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customXml/itemProps3.xml" ContentType="application/vnd.openxmlformats-officedocument.customXmlProperties+xml"/>
  <Override PartName="/customXml/itemProps4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  <Override PartName="/docMetadata/LabelInfo.xml" ContentType="application/vnd.ms-office.classificationlabel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5" Type="http://schemas.microsoft.com/office/2020/02/relationships/classificationlabels" Target="docMetadata/LabelInfo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body>
    <w:sdt>
      <w:sdtPr>
        <w:id w:val="739456257"/>
        <w:docPartObj>
          <w:docPartGallery w:val="Cover Pages"/>
          <w:docPartUnique/>
        </w:docPartObj>
      </w:sdtPr>
      <w:sdtEndPr/>
      <w:sdtContent>
        <w:p w14:paraId="050E0F59" w14:textId="36668506" w:rsidR="009414B1" w:rsidRDefault="009414B1">
          <w:r>
            <w:rPr>
              <w:noProof/>
            </w:rPr>
            <mc:AlternateContent>
              <mc:Choice Requires="wpg">
                <w:drawing>
                  <wp:anchor distT="0" distB="0" distL="114300" distR="114300" simplePos="0" relativeHeight="251659264" behindDoc="1" locked="0" layoutInCell="1" allowOverlap="1" wp14:anchorId="076F7BD6" wp14:editId="5AEE848D">
                    <wp:simplePos x="0" y="0"/>
                    <wp:positionH relativeFrom="page">
                      <wp:align>center</wp:align>
                    </wp:positionH>
                    <wp:positionV relativeFrom="page">
                      <wp:align>center</wp:align>
                    </wp:positionV>
                    <wp:extent cx="6864824" cy="9123528"/>
                    <wp:effectExtent l="0" t="0" r="2540" b="635"/>
                    <wp:wrapNone/>
                    <wp:docPr id="193" name="Group 198"/>
                    <wp:cNvGraphicFramePr/>
                    <a:graphic xmlns:a="http://schemas.openxmlformats.org/drawingml/2006/main">
                      <a:graphicData uri="http://schemas.microsoft.com/office/word/2010/wordprocessingGroup">
                        <wpg:wgp>
                          <wpg:cNvGrpSpPr/>
                          <wpg:grpSpPr>
                            <a:xfrm>
                              <a:off x="0" y="0"/>
                              <a:ext cx="6864824" cy="9123528"/>
                              <a:chOff x="0" y="0"/>
                              <a:chExt cx="6864824" cy="9123528"/>
                            </a:xfrm>
                          </wpg:grpSpPr>
                          <wps:wsp>
                            <wps:cNvPr id="194" name="Rectangle 194"/>
                            <wps:cNvSpPr/>
                            <wps:spPr>
                              <a:xfrm>
                                <a:off x="0" y="0"/>
                                <a:ext cx="6858000" cy="13716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95" name="Rectangle 195"/>
                            <wps:cNvSpPr/>
                            <wps:spPr>
                              <a:xfrm>
                                <a:off x="0" y="4094328"/>
                                <a:ext cx="6858000" cy="5029200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accent1"/>
                              </a:solidFill>
                              <a:ln>
                                <a:noFill/>
                              </a:ln>
                            </wps:spPr>
                            <wps:style>
                              <a:lnRef idx="2">
                                <a:schemeClr val="accent1">
                                  <a:shade val="50000"/>
                                </a:schemeClr>
                              </a:lnRef>
                              <a:fillRef idx="1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lt1"/>
                              </a:fontRef>
                            </wps:style>
                            <wps:txbx>
                              <w:txbxContent>
                                <w:sdt>
                                  <w:sdtPr>
                                    <w:rPr>
                                      <w:color w:val="FFFFFF" w:themeColor="background1"/>
                                    </w:rPr>
                                    <w:alias w:val="Author"/>
                                    <w:tag w:val=""/>
                                    <w:id w:val="945428907"/>
      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p w14:paraId="4B74CC23" w14:textId="0E6A1B85" w:rsidR="009414B1" w:rsidRDefault="009414B1">
                                      <w:pPr>
                                        <w:pStyle w:val="NoSpacing"/>
                                        <w:spacing w:before="120"/>
                                        <w:jc w:val="center"/>
                                        <w:rPr>
                                          <w:color w:val="FFFFFF" w:themeColor="background1"/>
                                        </w:rPr>
                                      </w:pPr>
                                      <w:r>
                                        <w:rPr>
                                          <w:color w:val="FFFFFF" w:themeColor="background1"/>
                                        </w:rPr>
                                        <w:t>Sashiel Moonsamy</w:t>
                                      </w:r>
                                    </w:p>
                                  </w:sdtContent>
                                </w:sdt>
                                <w:p w14:paraId="5AC831DB" w14:textId="12717AF0" w:rsidR="009414B1" w:rsidRDefault="006D1012">
                                  <w:pPr>
                                    <w:pStyle w:val="NoSpacing"/>
                                    <w:spacing w:before="120"/>
                                    <w:jc w:val="center"/>
                                    <w:rPr>
                                      <w:color w:val="FFFFFF" w:themeColor="background1"/>
                                    </w:rPr>
                                  </w:pPr>
                                  <w:sdt>
                                    <w:sdtPr>
                                      <w:rPr>
                                        <w:caps/>
                                        <w:color w:val="FFFFFF" w:themeColor="background1"/>
                                      </w:rPr>
                                      <w:alias w:val="Company"/>
                                      <w:tag w:val=""/>
                                      <w:id w:val="1618182777"/>
      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      <w:text/>
                                    </w:sdtPr>
                                    <w:sdtEndPr/>
                                    <w:sdtContent>
                                      <w:r w:rsidR="00A138CE">
                                        <w:rPr>
                                          <w:caps/>
                                          <w:color w:val="FFFFFF" w:themeColor="background1"/>
                                        </w:rPr>
                                        <w:t>st10028058</w:t>
                                      </w:r>
                                    </w:sdtContent>
                                  </w:sdt>
                                  <w:r w:rsidR="009414B1">
                                    <w:rPr>
                                      <w:color w:val="FFFFFF" w:themeColor="background1"/>
                                    </w:rPr>
                                    <w:t>  </w:t>
                                  </w:r>
                                  <w:sdt>
                                    <w:sdtPr>
                                      <w:rPr>
                                        <w:color w:val="FFFFFF" w:themeColor="background1"/>
                                      </w:rPr>
                                      <w:alias w:val="Address"/>
                                      <w:tag w:val=""/>
                                      <w:id w:val="-253358678"/>
  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  <w:text/>
                                    </w:sdtPr>
                                    <w:sdtEndPr/>
                                    <w:sdtContent>
                                      <w:r w:rsidR="00A138CE">
                                        <w:rPr>
                                          <w:color w:val="FFFFFF" w:themeColor="background1"/>
                                        </w:rPr>
                                        <w:t>Part 1 Project Plan</w:t>
                                      </w:r>
                                    </w:sdtContent>
                                  </w:sdt>
                                </w:p>
                              </w:txbxContent>
                            </wps:txbx>
                            <wps:bodyPr rot="0" spcFirstLastPara="0" vertOverflow="overflow" horzOverflow="overflow" vert="horz" wrap="square" lIns="457200" tIns="731520" rIns="457200" bIns="457200" numCol="1" spcCol="0" rtlCol="0" fromWordArt="0" anchor="b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  <wps:wsp>
                            <wps:cNvPr id="196" name="Text Box 196"/>
                            <wps:cNvSpPr txBox="1"/>
                            <wps:spPr>
                              <a:xfrm>
                                <a:off x="6824" y="1371600"/>
                                <a:ext cx="6858000" cy="2722728"/>
                              </a:xfrm>
                              <a:prstGeom prst="rect">
                                <a:avLst/>
                              </a:prstGeom>
                              <a:solidFill>
                                <a:schemeClr val="bg1"/>
                              </a:solidFill>
                              <a:ln w="6350">
                                <a:noFill/>
                              </a:ln>
                              <a:effectLst/>
                            </wps:spPr>
                            <wps:style>
                              <a:lnRef idx="0">
                                <a:schemeClr val="accent1"/>
                              </a:lnRef>
                              <a:fillRef idx="0">
                                <a:schemeClr val="accent1"/>
                              </a:fillRef>
                              <a:effectRef idx="0">
                                <a:schemeClr val="accent1"/>
                              </a:effectRef>
                              <a:fontRef idx="minor">
                                <a:schemeClr val="dk1"/>
                              </a:fontRef>
                            </wps:style>
                            <wps:txbx>
                              <w:txbxContent>
                                <w:sdt>
                                  <w:sdtPr>
                                    <w:rPr>
                                      <w:rFonts w:asciiTheme="majorHAnsi" w:eastAsiaTheme="majorEastAsia" w:hAnsiTheme="majorHAnsi" w:cstheme="majorBidi"/>
                                      <w:caps/>
                                      <w:color w:val="156082" w:themeColor="accent1"/>
                                      <w:sz w:val="72"/>
                                      <w:szCs w:val="72"/>
                                    </w:rPr>
                                    <w:alias w:val="Title"/>
                                    <w:tag w:val=""/>
                                    <w:id w:val="-9991715"/>
      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      <w:text/>
                                  </w:sdtPr>
                                  <w:sdtEndPr/>
                                  <w:sdtContent>
                                    <w:p w14:paraId="65DDC24D" w14:textId="1AB9A2FC" w:rsidR="009414B1" w:rsidRDefault="009414B1">
                                      <w:pPr>
                                        <w:pStyle w:val="NoSpacing"/>
                                        <w:jc w:val="center"/>
                                        <w:rPr>
                                          <w:rFonts w:asciiTheme="majorHAnsi" w:eastAsiaTheme="majorEastAsia" w:hAnsiTheme="majorHAnsi" w:cstheme="majorBidi"/>
                                          <w:caps/>
                                          <w:color w:val="156082" w:themeColor="accent1"/>
                                          <w:sz w:val="72"/>
                                          <w:szCs w:val="72"/>
                                        </w:rPr>
                                      </w:pPr>
                                      <w:r>
                                        <w:rPr>
                                          <w:rFonts w:asciiTheme="majorHAnsi" w:eastAsiaTheme="majorEastAsia" w:hAnsiTheme="majorHAnsi" w:cstheme="majorBidi"/>
                                          <w:caps/>
                                          <w:color w:val="156082" w:themeColor="accent1"/>
                                          <w:sz w:val="72"/>
                                          <w:szCs w:val="72"/>
                                        </w:rPr>
                                        <w:t>Sashiel MOONSAMY</w:t>
                                      </w:r>
                                    </w:p>
                                  </w:sdtContent>
                                </w:sdt>
                                <w:p w14:paraId="2131E94F" w14:textId="2010A949" w:rsidR="004311C8" w:rsidRDefault="004311C8">
                                  <w:pPr>
                                    <w:pStyle w:val="NoSpacing"/>
                                    <w:jc w:val="center"/>
                                    <w:rPr>
                                      <w:rFonts w:asciiTheme="majorHAnsi" w:eastAsiaTheme="majorEastAsia" w:hAnsiTheme="majorHAnsi" w:cstheme="majorBidi"/>
                                      <w:caps/>
                                      <w:color w:val="156082" w:themeColor="accent1"/>
                                      <w:sz w:val="72"/>
                                      <w:szCs w:val="72"/>
                                    </w:rPr>
                                  </w:pPr>
                                  <w:r>
                                    <w:rPr>
                                      <w:rFonts w:asciiTheme="majorHAnsi" w:eastAsiaTheme="majorEastAsia" w:hAnsiTheme="majorHAnsi" w:cstheme="majorBidi"/>
                                      <w:caps/>
                                      <w:color w:val="156082" w:themeColor="accent1"/>
                                      <w:sz w:val="72"/>
                                      <w:szCs w:val="72"/>
                                    </w:rPr>
                                    <w:t>st10028058</w:t>
                                  </w:r>
                                </w:p>
                                <w:p w14:paraId="07CED98D" w14:textId="44E0BC80" w:rsidR="004311C8" w:rsidRDefault="004311C8">
                                  <w:pPr>
                                    <w:pStyle w:val="NoSpacing"/>
                                    <w:jc w:val="center"/>
                                    <w:rPr>
                                      <w:rFonts w:asciiTheme="majorHAnsi" w:eastAsiaTheme="majorEastAsia" w:hAnsiTheme="majorHAnsi" w:cstheme="majorBidi"/>
                                      <w:caps/>
                                      <w:color w:val="156082" w:themeColor="accent1"/>
                                      <w:sz w:val="72"/>
                                      <w:szCs w:val="72"/>
                                    </w:rPr>
                                  </w:pPr>
                                  <w:r>
                                    <w:rPr>
                                      <w:rFonts w:asciiTheme="majorHAnsi" w:eastAsiaTheme="majorEastAsia" w:hAnsiTheme="majorHAnsi" w:cstheme="majorBidi"/>
                                      <w:caps/>
                                      <w:color w:val="156082" w:themeColor="accent1"/>
                                      <w:sz w:val="72"/>
                                      <w:szCs w:val="72"/>
                                    </w:rPr>
                                    <w:t>PROG6212</w:t>
                                  </w:r>
                                </w:p>
                                <w:p w14:paraId="330D921C" w14:textId="1311B110" w:rsidR="00D127B4" w:rsidRDefault="00A138CE">
                                  <w:pPr>
                                    <w:pStyle w:val="NoSpacing"/>
                                    <w:jc w:val="center"/>
                                    <w:rPr>
                                      <w:rFonts w:asciiTheme="majorHAnsi" w:eastAsiaTheme="majorEastAsia" w:hAnsiTheme="majorHAnsi" w:cstheme="majorBidi"/>
                                      <w:caps/>
                                      <w:color w:val="156082" w:themeColor="accent1"/>
                                      <w:sz w:val="72"/>
                                      <w:szCs w:val="72"/>
                                    </w:rPr>
                                  </w:pPr>
                                  <w:r>
                                    <w:rPr>
                                      <w:rFonts w:asciiTheme="majorHAnsi" w:eastAsiaTheme="majorEastAsia" w:hAnsiTheme="majorHAnsi" w:cstheme="majorBidi"/>
                                      <w:caps/>
                                      <w:color w:val="156082" w:themeColor="accent1"/>
                                      <w:sz w:val="72"/>
                                      <w:szCs w:val="72"/>
                                    </w:rPr>
                                    <w:t>PART1 PROJECT PLAN</w:t>
                                  </w:r>
                                </w:p>
                              </w:txbxContent>
                            </wps:txbx>
                            <wps:bodyPr rot="0" spcFirstLastPara="0" vertOverflow="overflow" horzOverflow="overflow" vert="horz" wrap="square" lIns="457200" tIns="91440" rIns="457200" bIns="91440" numCol="1" spcCol="0" rtlCol="0" fromWordArt="0" anchor="ctr" anchorCtr="0" forceAA="0" compatLnSpc="1">
                              <a:prstTxWarp prst="textNoShape">
                                <a:avLst/>
                              </a:prstTxWarp>
                              <a:noAutofit/>
                            </wps:bodyPr>
                          </wps:wsp>
                        </wpg:wgp>
                      </a:graphicData>
                    </a:graphic>
                    <wp14:sizeRelH relativeFrom="page">
                      <wp14:pctWidth>88200</wp14:pctWidth>
                    </wp14:sizeRelH>
                    <wp14:sizeRelV relativeFrom="page">
                      <wp14:pctHeight>90900</wp14:pctHeight>
                    </wp14:sizeRelV>
                  </wp:anchor>
                </w:drawing>
              </mc:Choice>
              <mc:Fallback>
                <w:pict>
                  <v:group w14:anchorId="076F7BD6" id="Group 198" o:spid="_x0000_s1026" style="position:absolute;margin-left:0;margin-top:0;width:540.55pt;height:718.4pt;z-index:-251657216;mso-width-percent:882;mso-height-percent:909;mso-position-horizontal:center;mso-position-horizontal-relative:page;mso-position-vertical:center;mso-position-vertical-relative:page;mso-width-percent:882;mso-height-percent:909" coordsize="68648,91235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">
                    <v:rect id="Rectangle 194" o:spid="_x0000_s1027" style="position:absolute;width:68580;height:13716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" fillcolor="#156082 [3204]" stroked="f" strokeweight="1pt"/>
                    <v:rect id="Rectangle 195" o:spid="_x0000_s1028" style="position:absolute;top:40943;width:68580;height:50292;visibility:visible;mso-wrap-style:square;v-text-anchor:bottom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" fillcolor="#156082 [3204]" stroked="f" strokeweight="1pt">
                      <v:textbox inset="36pt,57.6pt,36pt,36pt">
                        <w:txbxContent>
                          <w:sdt>
                            <w:sdtPr>
                              <w:rPr>
                                <w:color w:val="FFFFFF" w:themeColor="background1"/>
                              </w:rPr>
                              <w:alias w:val="Author"/>
                              <w:tag w:val=""/>
                              <w:id w:val="945428907"/>
                              <w:dataBinding w:prefixMappings="xmlns:ns0='http://purl.org/dc/elements/1.1/' xmlns:ns1='http://schemas.openxmlformats.org/package/2006/metadata/core-properties' " w:xpath="/ns1:coreProperties[1]/ns0:creator[1]" w:storeItemID="{6C3C8BC8-F283-45AE-878A-BAB7291924A1}"/>
                              <w:text/>
                            </w:sdtPr>
                            <w:sdtEndPr/>
                            <w:sdtContent>
                              <w:p w14:paraId="4B74CC23" w14:textId="0E6A1B85" w:rsidR="009414B1" w:rsidRDefault="009414B1">
                                <w:pPr>
                                  <w:pStyle w:val="NoSpacing"/>
                                  <w:spacing w:before="120"/>
                                  <w:jc w:val="center"/>
                                  <w:rPr>
                                    <w:color w:val="FFFFFF" w:themeColor="background1"/>
                                  </w:rPr>
                                </w:pPr>
                                <w:r>
                                  <w:rPr>
                                    <w:color w:val="FFFFFF" w:themeColor="background1"/>
                                  </w:rPr>
                                  <w:t>Sashiel Moonsamy</w:t>
                                </w:r>
                              </w:p>
                            </w:sdtContent>
                          </w:sdt>
                          <w:p w14:paraId="5AC831DB" w14:textId="12717AF0" w:rsidR="009414B1" w:rsidRDefault="006D1012">
                            <w:pPr>
                              <w:pStyle w:val="NoSpacing"/>
                              <w:spacing w:before="120"/>
                              <w:jc w:val="center"/>
                              <w:rPr>
                                <w:color w:val="FFFFFF" w:themeColor="background1"/>
                              </w:rPr>
                            </w:pPr>
                            <w:sdt>
                              <w:sdtPr>
                                <w:rPr>
                                  <w:caps/>
                                  <w:color w:val="FFFFFF" w:themeColor="background1"/>
                                </w:rPr>
                                <w:alias w:val="Company"/>
                                <w:tag w:val=""/>
                                <w:id w:val="1618182777"/>
                                <w:dataBinding w:prefixMappings="xmlns:ns0='http://schemas.openxmlformats.org/officeDocument/2006/extended-properties' " w:xpath="/ns0:Properties[1]/ns0:Company[1]" w:storeItemID="{6668398D-A668-4E3E-A5EB-62B293D839F1}"/>
                                <w:text/>
                              </w:sdtPr>
                              <w:sdtEndPr/>
                              <w:sdtContent>
                                <w:r w:rsidR="00A138CE">
                                  <w:rPr>
                                    <w:caps/>
                                    <w:color w:val="FFFFFF" w:themeColor="background1"/>
                                  </w:rPr>
                                  <w:t>st10028058</w:t>
                                </w:r>
                              </w:sdtContent>
                            </w:sdt>
                            <w:r w:rsidR="009414B1">
                              <w:rPr>
                                <w:color w:val="FFFFFF" w:themeColor="background1"/>
                              </w:rPr>
                              <w:t>  </w:t>
                            </w:r>
                            <w:sdt>
                              <w:sdtPr>
                                <w:rPr>
                                  <w:color w:val="FFFFFF" w:themeColor="background1"/>
                                </w:rPr>
                                <w:alias w:val="Address"/>
                                <w:tag w:val=""/>
                                <w:id w:val="-253358678"/>
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<w:text/>
                              </w:sdtPr>
                              <w:sdtEndPr/>
                              <w:sdtContent>
                                <w:r w:rsidR="00A138CE">
                                  <w:rPr>
                                    <w:color w:val="FFFFFF" w:themeColor="background1"/>
                                  </w:rPr>
                                  <w:t>Part 1 Project Plan</w:t>
                                </w:r>
                              </w:sdtContent>
                            </w:sdt>
                          </w:p>
                        </w:txbxContent>
                      </v:textbox>
                    </v:rect>
                    <v:shapetype id="_x0000_t202" coordsize="21600,21600" o:spt="202" path="m,l,21600r21600,l21600,xe">
                      <v:stroke joinstyle="miter"/>
                      <v:path gradientshapeok="t" o:connecttype="rect"/>
                    </v:shapetype>
                    <v:shape id="Text Box 196" o:spid="_x0000_s1029" type="#_x0000_t202" style="position:absolute;left:68;top:13716;width:68580;height:27227;visibility:visible;mso-wrap-style:square;v-text-anchor:middl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" fillcolor="white [3212]" stroked="f" strokeweight=".5pt">
                      <v:textbox inset="36pt,7.2pt,36pt,7.2pt">
                        <w:txbxContent>
                          <w:sdt>
                            <w:sdtPr>
                              <w:rPr>
                                <w:rFonts w:asciiTheme="majorHAnsi" w:eastAsiaTheme="majorEastAsia" w:hAnsiTheme="majorHAnsi" w:cstheme="majorBidi"/>
                                <w:caps/>
                                <w:color w:val="156082" w:themeColor="accent1"/>
                                <w:sz w:val="72"/>
                                <w:szCs w:val="72"/>
                              </w:rPr>
                              <w:alias w:val="Title"/>
                              <w:tag w:val=""/>
                              <w:id w:val="-9991715"/>
  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  <w:text/>
                            </w:sdtPr>
                            <w:sdtEndPr/>
                            <w:sdtContent>
                              <w:p w14:paraId="65DDC24D" w14:textId="1AB9A2FC" w:rsidR="009414B1" w:rsidRDefault="009414B1">
                                <w:pPr>
                                  <w:pStyle w:val="NoSpacing"/>
                                  <w:jc w:val="center"/>
                                  <w:rPr>
                                    <w:rFonts w:asciiTheme="majorHAnsi" w:eastAsiaTheme="majorEastAsia" w:hAnsiTheme="majorHAnsi" w:cstheme="majorBidi"/>
                                    <w:caps/>
                                    <w:color w:val="156082" w:themeColor="accent1"/>
                                    <w:sz w:val="72"/>
                                    <w:szCs w:val="72"/>
                                  </w:rPr>
                                </w:pPr>
                                <w:r>
                                  <w:rPr>
                                    <w:rFonts w:asciiTheme="majorHAnsi" w:eastAsiaTheme="majorEastAsia" w:hAnsiTheme="majorHAnsi" w:cstheme="majorBidi"/>
                                    <w:caps/>
                                    <w:color w:val="156082" w:themeColor="accent1"/>
                                    <w:sz w:val="72"/>
                                    <w:szCs w:val="72"/>
                                  </w:rPr>
                                  <w:t>Sashiel MOONSAMY</w:t>
                                </w:r>
                              </w:p>
                            </w:sdtContent>
                          </w:sdt>
                          <w:p w14:paraId="2131E94F" w14:textId="2010A949" w:rsidR="004311C8" w:rsidRDefault="004311C8">
                            <w:pPr>
                              <w:pStyle w:val="NoSpacing"/>
                              <w:jc w:val="center"/>
                              <w:rPr>
                                <w:rFonts w:asciiTheme="majorHAnsi" w:eastAsiaTheme="majorEastAsia" w:hAnsiTheme="majorHAnsi" w:cstheme="majorBidi"/>
                                <w:caps/>
                                <w:color w:val="156082" w:themeColor="accent1"/>
                                <w:sz w:val="72"/>
                                <w:szCs w:val="72"/>
                              </w:rPr>
                            </w:pPr>
                            <w:r>
                              <w:rPr>
                                <w:rFonts w:asciiTheme="majorHAnsi" w:eastAsiaTheme="majorEastAsia" w:hAnsiTheme="majorHAnsi" w:cstheme="majorBidi"/>
                                <w:caps/>
                                <w:color w:val="156082" w:themeColor="accent1"/>
                                <w:sz w:val="72"/>
                                <w:szCs w:val="72"/>
                              </w:rPr>
                              <w:t>st10028058</w:t>
                            </w:r>
                          </w:p>
                          <w:p w14:paraId="07CED98D" w14:textId="44E0BC80" w:rsidR="004311C8" w:rsidRDefault="004311C8">
                            <w:pPr>
                              <w:pStyle w:val="NoSpacing"/>
                              <w:jc w:val="center"/>
                              <w:rPr>
                                <w:rFonts w:asciiTheme="majorHAnsi" w:eastAsiaTheme="majorEastAsia" w:hAnsiTheme="majorHAnsi" w:cstheme="majorBidi"/>
                                <w:caps/>
                                <w:color w:val="156082" w:themeColor="accent1"/>
                                <w:sz w:val="72"/>
                                <w:szCs w:val="72"/>
                              </w:rPr>
                            </w:pPr>
                            <w:r>
                              <w:rPr>
                                <w:rFonts w:asciiTheme="majorHAnsi" w:eastAsiaTheme="majorEastAsia" w:hAnsiTheme="majorHAnsi" w:cstheme="majorBidi"/>
                                <w:caps/>
                                <w:color w:val="156082" w:themeColor="accent1"/>
                                <w:sz w:val="72"/>
                                <w:szCs w:val="72"/>
                              </w:rPr>
                              <w:t>PROG6212</w:t>
                            </w:r>
                          </w:p>
                          <w:p w14:paraId="330D921C" w14:textId="1311B110" w:rsidR="00D127B4" w:rsidRDefault="00A138CE">
                            <w:pPr>
                              <w:pStyle w:val="NoSpacing"/>
                              <w:jc w:val="center"/>
                              <w:rPr>
                                <w:rFonts w:asciiTheme="majorHAnsi" w:eastAsiaTheme="majorEastAsia" w:hAnsiTheme="majorHAnsi" w:cstheme="majorBidi"/>
                                <w:caps/>
                                <w:color w:val="156082" w:themeColor="accent1"/>
                                <w:sz w:val="72"/>
                                <w:szCs w:val="72"/>
                              </w:rPr>
                            </w:pPr>
                            <w:r>
                              <w:rPr>
                                <w:rFonts w:asciiTheme="majorHAnsi" w:eastAsiaTheme="majorEastAsia" w:hAnsiTheme="majorHAnsi" w:cstheme="majorBidi"/>
                                <w:caps/>
                                <w:color w:val="156082" w:themeColor="accent1"/>
                                <w:sz w:val="72"/>
                                <w:szCs w:val="72"/>
                              </w:rPr>
                              <w:t>PART1 PROJECT PLAN</w:t>
                            </w:r>
                          </w:p>
                        </w:txbxContent>
                      </v:textbox>
                    </v:shape>
                    <w10:wrap anchorx="page" anchory="page"/>
                  </v:group>
                </w:pict>
              </mc:Fallback>
            </mc:AlternateContent>
          </w:r>
        </w:p>
        <w:p w14:paraId="68E31C10" w14:textId="3BB479A7" w:rsidR="0030573E" w:rsidRDefault="009414B1" w:rsidP="00BB6FCF">
          <w:r>
            <w:br w:type="page"/>
          </w:r>
        </w:p>
      </w:sdtContent>
    </w:sdt>
    <w:p w14:paraId="5A083719" w14:textId="3A304566" w:rsidR="00BB6FCF" w:rsidRDefault="00BB6FCF" w:rsidP="00BB6FCF">
      <w:r>
        <w:lastRenderedPageBreak/>
        <w:t>Project Plan</w:t>
      </w:r>
    </w:p>
    <w:p w14:paraId="08369187" w14:textId="77777777" w:rsidR="00BB6FCF" w:rsidRDefault="00BB6FCF" w:rsidP="00BB6FCF"/>
    <w:p w14:paraId="30799A8C" w14:textId="391A7A49" w:rsidR="00BB6FCF" w:rsidRDefault="00FF7354" w:rsidP="00FF7354">
      <w:r>
        <w:t>1.</w:t>
      </w:r>
      <w:r w:rsidR="00BB6FCF">
        <w:t>Project Phases</w:t>
      </w:r>
    </w:p>
    <w:p w14:paraId="442AB0AB" w14:textId="77777777" w:rsidR="00BB6FCF" w:rsidRDefault="00BB6FCF" w:rsidP="00BB6FCF"/>
    <w:p w14:paraId="34C878B9" w14:textId="582715EE" w:rsidR="00BB6FCF" w:rsidRDefault="00BB6FCF" w:rsidP="006C4723">
      <w:pPr>
        <w:pStyle w:val="ListParagraph"/>
        <w:numPr>
          <w:ilvl w:val="0"/>
          <w:numId w:val="3"/>
        </w:numPr>
      </w:pPr>
      <w:r>
        <w:t>Phase 1: Planning and Requirements Gathering</w:t>
      </w:r>
    </w:p>
    <w:p w14:paraId="09CC1A91" w14:textId="77CD8AD7" w:rsidR="00BB6FCF" w:rsidRDefault="00BB6FCF" w:rsidP="006C4723">
      <w:pPr>
        <w:pStyle w:val="ListParagraph"/>
        <w:numPr>
          <w:ilvl w:val="0"/>
          <w:numId w:val="3"/>
        </w:numPr>
      </w:pPr>
      <w:r>
        <w:t>Phase 2: System Design</w:t>
      </w:r>
    </w:p>
    <w:p w14:paraId="7623D97B" w14:textId="6D9BD40B" w:rsidR="00BB6FCF" w:rsidRDefault="00BB6FCF" w:rsidP="006C4723">
      <w:pPr>
        <w:pStyle w:val="ListParagraph"/>
        <w:numPr>
          <w:ilvl w:val="0"/>
          <w:numId w:val="3"/>
        </w:numPr>
      </w:pPr>
      <w:r>
        <w:t>Phase 3: Development</w:t>
      </w:r>
    </w:p>
    <w:p w14:paraId="585B3559" w14:textId="4194D897" w:rsidR="00BB6FCF" w:rsidRDefault="00BB6FCF" w:rsidP="006C4723">
      <w:pPr>
        <w:pStyle w:val="ListParagraph"/>
        <w:numPr>
          <w:ilvl w:val="0"/>
          <w:numId w:val="3"/>
        </w:numPr>
      </w:pPr>
      <w:r>
        <w:t>Phase 4: Testing</w:t>
      </w:r>
    </w:p>
    <w:p w14:paraId="3E1A864D" w14:textId="77923416" w:rsidR="00BB6FCF" w:rsidRDefault="00BB6FCF" w:rsidP="006C4723">
      <w:pPr>
        <w:pStyle w:val="ListParagraph"/>
        <w:numPr>
          <w:ilvl w:val="0"/>
          <w:numId w:val="3"/>
        </w:numPr>
      </w:pPr>
      <w:r>
        <w:t>Phase 5: Deployment</w:t>
      </w:r>
    </w:p>
    <w:p w14:paraId="1A9F1230" w14:textId="26B7D4CA" w:rsidR="00BB6FCF" w:rsidRDefault="00BB6FCF" w:rsidP="006C4723">
      <w:pPr>
        <w:pStyle w:val="ListParagraph"/>
        <w:numPr>
          <w:ilvl w:val="0"/>
          <w:numId w:val="3"/>
        </w:numPr>
      </w:pPr>
      <w:r>
        <w:t>Phase 6: Documentation and Handover</w:t>
      </w:r>
    </w:p>
    <w:p w14:paraId="63898996" w14:textId="77777777" w:rsidR="00BB6FCF" w:rsidRDefault="00BB6FCF" w:rsidP="00BB6FCF"/>
    <w:p w14:paraId="1F80BE5C" w14:textId="04E7AB48" w:rsidR="00BB6FCF" w:rsidRDefault="00F279C1" w:rsidP="00BB6FCF">
      <w:r>
        <w:t>2. Tasks</w:t>
      </w:r>
      <w:r w:rsidR="00BB6FCF">
        <w:t>, Dependencies, and Timeline</w:t>
      </w:r>
    </w:p>
    <w:p w14:paraId="2913811A" w14:textId="77777777" w:rsidR="00BB6FCF" w:rsidRDefault="00BB6FCF" w:rsidP="00BB6FCF"/>
    <w:p w14:paraId="6C4C8654" w14:textId="6734BD74" w:rsidR="00BB6FCF" w:rsidRDefault="00BB6FCF" w:rsidP="00BB6FCF">
      <w:r>
        <w:t>Phase 1: Planning and Requirements Gathering</w:t>
      </w:r>
    </w:p>
    <w:p w14:paraId="4ECA3415" w14:textId="1DF13DDC" w:rsidR="00BB6FCF" w:rsidRDefault="00E611AD" w:rsidP="00BB6FCF">
      <w:r>
        <w:fldChar w:fldCharType="begin"/>
      </w:r>
      <w:r>
        <w:instrText xml:space="preserve"> ADDIN ZOTERO_ITEM CSL_CITATION {"citationID":"UEh6uLlC","properties":{"formattedCitation":"(\\uc0\\u8220{}What Is a Project Plan? The Ultimate Guide to Project Planning,\\uc0\\u8221{} n.d.)","plainCitation":"(“What Is a Project Plan? The Ultimate Guide to Project Planning,” n.d.)","noteIndex":0},"citationItems":[{"id":199,"uris":["http://zotero.org/users/local/c2rcAh8L/items/SP7BZRI6"],"itemData":{"id":199,"type":"webpage","title":"What Is a Project Plan? The Ultimate Guide to Project Planning","URL":"https://www.projectmanager.com/guides/project-planning","accessed":{"date-parts":[["2024",9,10]]}}}],"schema":"https://github.com/citation-style-language/schema/raw/master/csl-citation.json"} </w:instrText>
      </w:r>
      <w:r>
        <w:fldChar w:fldCharType="separate"/>
      </w:r>
      <w:r w:rsidRPr="00A46B5F">
        <w:rPr>
          <w:rFonts w:cs="Arial"/>
          <w:kern w:val="0"/>
        </w:rPr>
        <w:t>(“What Is a Project Plan? The Ultimate Guide to Project Planning,” n.d.)</w:t>
      </w:r>
      <w:r>
        <w:fldChar w:fldCharType="end"/>
      </w:r>
    </w:p>
    <w:p w14:paraId="3E3CF54D" w14:textId="52E77156" w:rsidR="00BB6FCF" w:rsidRDefault="00BB6FCF" w:rsidP="00BB6FCF">
      <w:r>
        <w:t>-Task 1.1: Define Requirements (</w:t>
      </w:r>
      <w:r w:rsidR="00F279C1">
        <w:t>3</w:t>
      </w:r>
      <w:r>
        <w:t xml:space="preserve"> days)</w:t>
      </w:r>
    </w:p>
    <w:p w14:paraId="439B657C" w14:textId="77777777" w:rsidR="00BB6FCF" w:rsidRDefault="00BB6FCF" w:rsidP="00BB6FCF">
      <w:r>
        <w:t xml:space="preserve">  - Identify user roles (Lecturers, Programme Coordinators, Academic Managers, HR).</w:t>
      </w:r>
    </w:p>
    <w:p w14:paraId="3B913012" w14:textId="77777777" w:rsidR="00BB6FCF" w:rsidRDefault="00BB6FCF" w:rsidP="00BB6FCF">
      <w:r>
        <w:t xml:space="preserve">  - Gather functional requirements (claim submission, approval workflows, document uploads).</w:t>
      </w:r>
    </w:p>
    <w:p w14:paraId="4BEDFD34" w14:textId="77777777" w:rsidR="00BB6FCF" w:rsidRDefault="00BB6FCF" w:rsidP="00BB6FCF">
      <w:r>
        <w:t xml:space="preserve">  - Dependency: None.</w:t>
      </w:r>
    </w:p>
    <w:p w14:paraId="0417857E" w14:textId="77777777" w:rsidR="00BB6FCF" w:rsidRDefault="00BB6FCF" w:rsidP="00BB6FCF"/>
    <w:p w14:paraId="1568DED6" w14:textId="7D883E2F" w:rsidR="00BB6FCF" w:rsidRDefault="00BB6FCF" w:rsidP="00BB6FCF">
      <w:r>
        <w:t>- Task 1.2: Set Up Development Environment (</w:t>
      </w:r>
      <w:r w:rsidR="00F02C96">
        <w:t xml:space="preserve">2 </w:t>
      </w:r>
      <w:r>
        <w:t>day</w:t>
      </w:r>
      <w:r w:rsidR="00F02C96">
        <w:t>s</w:t>
      </w:r>
      <w:r>
        <w:t>)</w:t>
      </w:r>
    </w:p>
    <w:p w14:paraId="733963B9" w14:textId="77777777" w:rsidR="00BB6FCF" w:rsidRDefault="00BB6FCF" w:rsidP="00BB6FCF">
      <w:r>
        <w:t xml:space="preserve">  - Install necessary tools (e.g., Visual Studio, ASP.NET, SQL Server).</w:t>
      </w:r>
    </w:p>
    <w:p w14:paraId="7BB3A1F2" w14:textId="77777777" w:rsidR="00BB6FCF" w:rsidRDefault="00BB6FCF" w:rsidP="00BB6FCF">
      <w:r>
        <w:t xml:space="preserve">  - Dependency: Completion of Task 1.1.</w:t>
      </w:r>
    </w:p>
    <w:p w14:paraId="3558B6ED" w14:textId="77777777" w:rsidR="00BB6FCF" w:rsidRDefault="00BB6FCF" w:rsidP="00BB6FCF"/>
    <w:p w14:paraId="276E7F3C" w14:textId="477DA26F" w:rsidR="00BB6FCF" w:rsidRDefault="00BB6FCF" w:rsidP="00BB6FCF">
      <w:r>
        <w:t xml:space="preserve">Total Time: </w:t>
      </w:r>
      <w:r w:rsidR="00F02C96">
        <w:t>5</w:t>
      </w:r>
      <w:r>
        <w:t xml:space="preserve"> days</w:t>
      </w:r>
    </w:p>
    <w:p w14:paraId="4AAA0158" w14:textId="76DD8EE2" w:rsidR="00330B23" w:rsidRDefault="00330B23" w:rsidP="00BB6FCF">
      <w:r>
        <w:t>------------------------------------------------------------------------------------------------</w:t>
      </w:r>
    </w:p>
    <w:p w14:paraId="793E3F7F" w14:textId="524DB82A" w:rsidR="00BB6FCF" w:rsidRDefault="00BB6FCF" w:rsidP="00BB6FCF"/>
    <w:p w14:paraId="62EB9A61" w14:textId="77777777" w:rsidR="00F02C96" w:rsidRDefault="00F02C96" w:rsidP="00BB6FCF"/>
    <w:p w14:paraId="6416F035" w14:textId="77777777" w:rsidR="00BB6FCF" w:rsidRDefault="00BB6FCF" w:rsidP="00BB6FCF"/>
    <w:p w14:paraId="5F0A11DF" w14:textId="7934749B" w:rsidR="00BB6FCF" w:rsidRDefault="00BB6FCF" w:rsidP="00BB6FCF">
      <w:r>
        <w:t>Phase 2: System Design</w:t>
      </w:r>
    </w:p>
    <w:p w14:paraId="205C7214" w14:textId="77777777" w:rsidR="00BB6FCF" w:rsidRDefault="00BB6FCF" w:rsidP="00BB6FCF"/>
    <w:p w14:paraId="1591297B" w14:textId="7A22D6E6" w:rsidR="00BB6FCF" w:rsidRDefault="00BB6FCF" w:rsidP="00BB6FCF">
      <w:r>
        <w:t>- Task 2.1: Design Database Schema (3 days)</w:t>
      </w:r>
    </w:p>
    <w:p w14:paraId="7CF120B5" w14:textId="77777777" w:rsidR="00BB6FCF" w:rsidRDefault="00BB6FCF" w:rsidP="00BB6FCF">
      <w:r>
        <w:t xml:space="preserve">  - Design tables and relationships for Lecturers, Claims, Coordinators, Managers, and HR.</w:t>
      </w:r>
    </w:p>
    <w:p w14:paraId="4980B577" w14:textId="77777777" w:rsidR="00BB6FCF" w:rsidRDefault="00BB6FCF" w:rsidP="00BB6FCF">
      <w:r>
        <w:t xml:space="preserve">  - Dependency: Completion of Phase 1.</w:t>
      </w:r>
    </w:p>
    <w:p w14:paraId="69BE7DDB" w14:textId="77777777" w:rsidR="00BB6FCF" w:rsidRDefault="00BB6FCF" w:rsidP="00BB6FCF"/>
    <w:p w14:paraId="4BEF1C6A" w14:textId="50B36F2B" w:rsidR="00BB6FCF" w:rsidRDefault="00BB6FCF" w:rsidP="00BB6FCF">
      <w:r>
        <w:t>- Task 2.2: Design Application Architecture (</w:t>
      </w:r>
      <w:r w:rsidR="00F02C96">
        <w:t>4</w:t>
      </w:r>
      <w:r>
        <w:t xml:space="preserve"> days)</w:t>
      </w:r>
    </w:p>
    <w:p w14:paraId="2F21F0E4" w14:textId="77777777" w:rsidR="00BB6FCF" w:rsidRDefault="00BB6FCF" w:rsidP="00BB6FCF">
      <w:r>
        <w:t xml:space="preserve">  - Define MVC structure with models, views, and controllers for each user role.</w:t>
      </w:r>
    </w:p>
    <w:p w14:paraId="44232143" w14:textId="77777777" w:rsidR="00BB6FCF" w:rsidRDefault="00BB6FCF" w:rsidP="00BB6FCF">
      <w:r>
        <w:t xml:space="preserve">  - Dependency: Completion of Task 2.1.</w:t>
      </w:r>
    </w:p>
    <w:p w14:paraId="12BFD74B" w14:textId="77777777" w:rsidR="00BB6FCF" w:rsidRDefault="00BB6FCF" w:rsidP="00BB6FCF"/>
    <w:p w14:paraId="64B30474" w14:textId="2A53CB71" w:rsidR="00BB6FCF" w:rsidRDefault="00BB6FCF" w:rsidP="00BB6FCF">
      <w:r>
        <w:t xml:space="preserve">- Task 2.3: Design User Interface </w:t>
      </w:r>
      <w:r w:rsidR="00F02C96">
        <w:t>Mock-ups</w:t>
      </w:r>
      <w:r>
        <w:t xml:space="preserve"> (</w:t>
      </w:r>
      <w:r w:rsidR="00F02C96">
        <w:t>3</w:t>
      </w:r>
      <w:r>
        <w:t xml:space="preserve"> days)</w:t>
      </w:r>
    </w:p>
    <w:p w14:paraId="42BEB66C" w14:textId="77777777" w:rsidR="00BB6FCF" w:rsidRDefault="00BB6FCF" w:rsidP="00BB6FCF">
      <w:r>
        <w:t xml:space="preserve">  - Create wireframes for Lecturer dashboard, claim submission forms, and review interfaces.</w:t>
      </w:r>
    </w:p>
    <w:p w14:paraId="296936BC" w14:textId="77777777" w:rsidR="00BB6FCF" w:rsidRDefault="00BB6FCF" w:rsidP="00BB6FCF">
      <w:r>
        <w:t xml:space="preserve">  - Dependency: Completion of Task 2.2.</w:t>
      </w:r>
    </w:p>
    <w:p w14:paraId="44659A8C" w14:textId="77777777" w:rsidR="00BB6FCF" w:rsidRDefault="00BB6FCF" w:rsidP="00BB6FCF"/>
    <w:p w14:paraId="08E6B4F2" w14:textId="50103F49" w:rsidR="00BB6FCF" w:rsidRDefault="00BB6FCF" w:rsidP="00BB6FCF">
      <w:r>
        <w:t xml:space="preserve">Total Time: </w:t>
      </w:r>
      <w:r w:rsidR="00F02C96">
        <w:t>10</w:t>
      </w:r>
      <w:r>
        <w:t xml:space="preserve"> days</w:t>
      </w:r>
    </w:p>
    <w:p w14:paraId="15B8515A" w14:textId="77777777" w:rsidR="00BB6FCF" w:rsidRDefault="00BB6FCF" w:rsidP="00BB6FCF"/>
    <w:p w14:paraId="5B15AE54" w14:textId="3CAEF7DC" w:rsidR="00BB6FCF" w:rsidRDefault="00BB6FCF" w:rsidP="00BB6FCF"/>
    <w:p w14:paraId="2C7E55D0" w14:textId="030F7F11" w:rsidR="00330B23" w:rsidRDefault="00330B23" w:rsidP="00BB6FCF">
      <w:r>
        <w:t>------------------------------------------------------------------------------------------------</w:t>
      </w:r>
    </w:p>
    <w:p w14:paraId="69CDB50A" w14:textId="77777777" w:rsidR="00BB6FCF" w:rsidRDefault="00BB6FCF" w:rsidP="00BB6FCF"/>
    <w:p w14:paraId="13A72963" w14:textId="3C72E092" w:rsidR="00BB6FCF" w:rsidRDefault="00BB6FCF" w:rsidP="00BB6FCF">
      <w:r>
        <w:t>Phase 3: Development</w:t>
      </w:r>
    </w:p>
    <w:p w14:paraId="0EEB6BE5" w14:textId="77777777" w:rsidR="00BB6FCF" w:rsidRDefault="00BB6FCF" w:rsidP="00BB6FCF"/>
    <w:p w14:paraId="7896FB1E" w14:textId="3E2D6323" w:rsidR="00BB6FCF" w:rsidRDefault="00BB6FCF" w:rsidP="00BB6FCF">
      <w:r>
        <w:t>- Task 3.1: Implement Database (3 days)</w:t>
      </w:r>
    </w:p>
    <w:p w14:paraId="532CA050" w14:textId="77777777" w:rsidR="00BB6FCF" w:rsidRDefault="00BB6FCF" w:rsidP="00BB6FCF">
      <w:r>
        <w:t xml:space="preserve">  - Create the database and implement schema for claims, users, and documents.</w:t>
      </w:r>
    </w:p>
    <w:p w14:paraId="720F04FC" w14:textId="77777777" w:rsidR="00BB6FCF" w:rsidRDefault="00BB6FCF" w:rsidP="00BB6FCF">
      <w:r>
        <w:t xml:space="preserve">  - Dependency: Completion of Phase 2.</w:t>
      </w:r>
    </w:p>
    <w:p w14:paraId="453F3547" w14:textId="77777777" w:rsidR="00BB6FCF" w:rsidRDefault="00BB6FCF" w:rsidP="00BB6FCF"/>
    <w:p w14:paraId="24EBB6D7" w14:textId="4ACE6632" w:rsidR="00BB6FCF" w:rsidRDefault="00BB6FCF" w:rsidP="00BB6FCF">
      <w:r>
        <w:t>- Task 3.2: Develop Models (4 days)</w:t>
      </w:r>
    </w:p>
    <w:p w14:paraId="01D22BFA" w14:textId="77777777" w:rsidR="00BB6FCF" w:rsidRDefault="00BB6FCF" w:rsidP="00BB6FCF">
      <w:r>
        <w:t xml:space="preserve">  - Implement models for Lecturer, Claim, </w:t>
      </w:r>
      <w:proofErr w:type="spellStart"/>
      <w:r>
        <w:t>ProgrammeCoordinator</w:t>
      </w:r>
      <w:proofErr w:type="spellEnd"/>
      <w:r>
        <w:t xml:space="preserve">, </w:t>
      </w:r>
      <w:proofErr w:type="spellStart"/>
      <w:r>
        <w:t>AcademicManager</w:t>
      </w:r>
      <w:proofErr w:type="spellEnd"/>
      <w:r>
        <w:t>, and HR.</w:t>
      </w:r>
    </w:p>
    <w:p w14:paraId="76EDCF70" w14:textId="77777777" w:rsidR="00BB6FCF" w:rsidRDefault="00BB6FCF" w:rsidP="00BB6FCF">
      <w:r>
        <w:t xml:space="preserve">  - Dependency: Completion of Task 3.1.</w:t>
      </w:r>
    </w:p>
    <w:p w14:paraId="1C3BEFAE" w14:textId="77777777" w:rsidR="00BB6FCF" w:rsidRDefault="00BB6FCF" w:rsidP="00BB6FCF"/>
    <w:p w14:paraId="4266B7A8" w14:textId="11188D3B" w:rsidR="00BB6FCF" w:rsidRDefault="00BB6FCF" w:rsidP="00BB6FCF">
      <w:r>
        <w:t>- Task 3.3: Develop Controllers (5 days)</w:t>
      </w:r>
    </w:p>
    <w:p w14:paraId="79A092E0" w14:textId="77777777" w:rsidR="00BB6FCF" w:rsidRDefault="00BB6FCF" w:rsidP="00BB6FCF">
      <w:r>
        <w:t xml:space="preserve">  - Implement controllers to handle interactions for claim submissions and approvals.</w:t>
      </w:r>
    </w:p>
    <w:p w14:paraId="202F9C54" w14:textId="77777777" w:rsidR="00BB6FCF" w:rsidRDefault="00BB6FCF" w:rsidP="00BB6FCF">
      <w:r>
        <w:t xml:space="preserve">  - Dependency: Completion of Task 3.2.</w:t>
      </w:r>
    </w:p>
    <w:p w14:paraId="5D8D0D38" w14:textId="4015CBF9" w:rsidR="00BB6FCF" w:rsidRDefault="00E611AD" w:rsidP="00BB6FCF">
      <w:r>
        <w:fldChar w:fldCharType="begin"/>
      </w:r>
      <w:r>
        <w:instrText xml:space="preserve"> ADDIN ZOTERO_ITEM CSL_CITATION {"citationID":"UEh6uLlC","properties":{"formattedCitation":"(\\uc0\\u8220{}What Is a Project Plan? The Ultimate Guide to Project Planning,\\uc0\\u8221{} n.d.)","plainCitation":"(“What Is a Project Plan? The Ultimate Guide to Project Planning,” n.d.)","noteIndex":0},"citationItems":[{"id":199,"uris":["http://zotero.org/users/local/c2rcAh8L/items/SP7BZRI6"],"itemData":{"id":199,"type":"webpage","title":"What Is a Project Plan? The Ultimate Guide to Project Planning","URL":"https://www.projectmanager.com/guides/project-planning","accessed":{"date-parts":[["2024",9,10]]}}}],"schema":"https://github.com/citation-style-language/schema/raw/master/csl-citation.json"} </w:instrText>
      </w:r>
      <w:r>
        <w:fldChar w:fldCharType="separate"/>
      </w:r>
      <w:r w:rsidRPr="00A46B5F">
        <w:rPr>
          <w:rFonts w:cs="Arial"/>
          <w:kern w:val="0"/>
        </w:rPr>
        <w:t>(“What Is a Project Plan? The Ultimate Guide to Project Planning,” n.d.)</w:t>
      </w:r>
      <w:r>
        <w:fldChar w:fldCharType="end"/>
      </w:r>
    </w:p>
    <w:p w14:paraId="4AF36101" w14:textId="77777777" w:rsidR="00E611AD" w:rsidRDefault="00E611AD" w:rsidP="00BB6FCF"/>
    <w:p w14:paraId="0740FADC" w14:textId="566CFA94" w:rsidR="00BB6FCF" w:rsidRDefault="00BB6FCF" w:rsidP="00BB6FCF">
      <w:r>
        <w:t>- Task 3.4: Develop Views (5 days)</w:t>
      </w:r>
    </w:p>
    <w:p w14:paraId="62E47168" w14:textId="77777777" w:rsidR="00BB6FCF" w:rsidRDefault="00BB6FCF" w:rsidP="00BB6FCF">
      <w:r>
        <w:t xml:space="preserve">  - Create views for Lecturer dashboards, claim submission, and review pages for Coordinators/Managers.</w:t>
      </w:r>
    </w:p>
    <w:p w14:paraId="70DF986A" w14:textId="77777777" w:rsidR="00BB6FCF" w:rsidRDefault="00BB6FCF" w:rsidP="00BB6FCF">
      <w:r>
        <w:t xml:space="preserve">  - Dependency: Completion of Task 3.3.</w:t>
      </w:r>
    </w:p>
    <w:p w14:paraId="4CE72174" w14:textId="77777777" w:rsidR="00BB6FCF" w:rsidRDefault="00BB6FCF" w:rsidP="00BB6FCF"/>
    <w:p w14:paraId="59FB3E39" w14:textId="260E8ECD" w:rsidR="00BB6FCF" w:rsidRDefault="00BB6FCF" w:rsidP="00BB6FCF">
      <w:r>
        <w:t>- Task 3.5: Implement File Upload for Supporting Documents (2 days)</w:t>
      </w:r>
    </w:p>
    <w:p w14:paraId="168EFDCE" w14:textId="77777777" w:rsidR="00BB6FCF" w:rsidRDefault="00BB6FCF" w:rsidP="00BB6FCF">
      <w:r>
        <w:t xml:space="preserve">  - Allow users to upload PDFs as supporting documents for claims.</w:t>
      </w:r>
    </w:p>
    <w:p w14:paraId="06AB8D4C" w14:textId="77777777" w:rsidR="00BB6FCF" w:rsidRDefault="00BB6FCF" w:rsidP="00BB6FCF">
      <w:r>
        <w:t xml:space="preserve">  - Dependency: Completion of Task 3.4.</w:t>
      </w:r>
    </w:p>
    <w:p w14:paraId="7E585EB1" w14:textId="77777777" w:rsidR="00BB6FCF" w:rsidRDefault="00BB6FCF" w:rsidP="00BB6FCF"/>
    <w:p w14:paraId="1F35B473" w14:textId="0BD919A5" w:rsidR="00BB6FCF" w:rsidRDefault="00F458C0" w:rsidP="00BB6FCF">
      <w:r>
        <w:t>T</w:t>
      </w:r>
      <w:r w:rsidR="00BB6FCF">
        <w:t>otal Time: 19 days</w:t>
      </w:r>
    </w:p>
    <w:p w14:paraId="6A5854E6" w14:textId="77777777" w:rsidR="00BB6FCF" w:rsidRDefault="00BB6FCF" w:rsidP="00BB6FCF"/>
    <w:p w14:paraId="59BDF370" w14:textId="4A99F0EC" w:rsidR="00BB6FCF" w:rsidRDefault="00F458C0" w:rsidP="00BB6FCF">
      <w:r>
        <w:t>------------------------------------------------------------------------------------------------</w:t>
      </w:r>
    </w:p>
    <w:p w14:paraId="67310180" w14:textId="77777777" w:rsidR="00BB6FCF" w:rsidRDefault="00BB6FCF" w:rsidP="00BB6FCF"/>
    <w:p w14:paraId="5E138854" w14:textId="1403F222" w:rsidR="00BB6FCF" w:rsidRDefault="00BB6FCF" w:rsidP="00BB6FCF">
      <w:r>
        <w:t>Phase 4: Testing</w:t>
      </w:r>
    </w:p>
    <w:p w14:paraId="2E61EFE2" w14:textId="77777777" w:rsidR="00BB6FCF" w:rsidRDefault="00BB6FCF" w:rsidP="00BB6FCF"/>
    <w:p w14:paraId="7E3C841E" w14:textId="2F9F0D74" w:rsidR="00BB6FCF" w:rsidRDefault="00BB6FCF" w:rsidP="00BB6FCF">
      <w:r>
        <w:t>- Task 4.1: Unit Testing (3 days)</w:t>
      </w:r>
    </w:p>
    <w:p w14:paraId="72A57CFD" w14:textId="77777777" w:rsidR="00BB6FCF" w:rsidRDefault="00BB6FCF" w:rsidP="00BB6FCF">
      <w:r>
        <w:lastRenderedPageBreak/>
        <w:t xml:space="preserve">  - Test individual components (models, controllers) for each module.</w:t>
      </w:r>
    </w:p>
    <w:p w14:paraId="51B8ED1F" w14:textId="77777777" w:rsidR="00BB6FCF" w:rsidRDefault="00BB6FCF" w:rsidP="00BB6FCF">
      <w:r>
        <w:t xml:space="preserve">  - Dependency: Completion of Phase 3.</w:t>
      </w:r>
    </w:p>
    <w:p w14:paraId="3E6D97CD" w14:textId="77777777" w:rsidR="00BB6FCF" w:rsidRDefault="00BB6FCF" w:rsidP="00BB6FCF"/>
    <w:p w14:paraId="0D656FA3" w14:textId="5E80314E" w:rsidR="00BB6FCF" w:rsidRDefault="00BB6FCF" w:rsidP="00BB6FCF">
      <w:r>
        <w:t>- Task 4.2: Integration Testing (3 days)</w:t>
      </w:r>
    </w:p>
    <w:p w14:paraId="077883BB" w14:textId="77777777" w:rsidR="00BB6FCF" w:rsidRDefault="00BB6FCF" w:rsidP="00BB6FCF">
      <w:r>
        <w:t xml:space="preserve">  - Test workflows such as claim submission, review, approval, and HR processing.</w:t>
      </w:r>
    </w:p>
    <w:p w14:paraId="3562434C" w14:textId="77777777" w:rsidR="00BB6FCF" w:rsidRDefault="00BB6FCF" w:rsidP="00BB6FCF">
      <w:r>
        <w:t xml:space="preserve">  - Dependency: Completion of Task 4.1.</w:t>
      </w:r>
    </w:p>
    <w:p w14:paraId="15BC9474" w14:textId="77777777" w:rsidR="00BB6FCF" w:rsidRDefault="00BB6FCF" w:rsidP="00BB6FCF"/>
    <w:p w14:paraId="7E97D172" w14:textId="1EE69A3F" w:rsidR="00BB6FCF" w:rsidRDefault="00BB6FCF" w:rsidP="00BB6FCF">
      <w:r>
        <w:t>- Task 4.3: Load Testing (2 days)</w:t>
      </w:r>
    </w:p>
    <w:p w14:paraId="214B022B" w14:textId="77777777" w:rsidR="00BB6FCF" w:rsidRDefault="00BB6FCF" w:rsidP="00BB6FCF">
      <w:r>
        <w:t xml:space="preserve">  - Test system performance under increasing data loads.</w:t>
      </w:r>
    </w:p>
    <w:p w14:paraId="559EF9EC" w14:textId="77777777" w:rsidR="00BB6FCF" w:rsidRDefault="00BB6FCF" w:rsidP="00BB6FCF">
      <w:r>
        <w:t xml:space="preserve">  - Dependency: Completion of Task 4.2.</w:t>
      </w:r>
    </w:p>
    <w:p w14:paraId="4EE6A574" w14:textId="77777777" w:rsidR="00BB6FCF" w:rsidRDefault="00BB6FCF" w:rsidP="00BB6FCF"/>
    <w:p w14:paraId="0166415D" w14:textId="6C0F2CA2" w:rsidR="00BB6FCF" w:rsidRDefault="00BB6FCF" w:rsidP="00BB6FCF">
      <w:r>
        <w:t>Total Time: 8 days</w:t>
      </w:r>
    </w:p>
    <w:p w14:paraId="4AE647AE" w14:textId="77777777" w:rsidR="00BB6FCF" w:rsidRDefault="00BB6FCF" w:rsidP="00BB6FCF"/>
    <w:p w14:paraId="5B2DF403" w14:textId="63AEA84B" w:rsidR="00F458C0" w:rsidRDefault="00F458C0" w:rsidP="00BB6FCF">
      <w:r>
        <w:t>------------------------------------------------------------------------------------------------</w:t>
      </w:r>
    </w:p>
    <w:p w14:paraId="3976914F" w14:textId="77777777" w:rsidR="00ED7398" w:rsidRDefault="00ED7398" w:rsidP="00BB6FCF"/>
    <w:p w14:paraId="1254A546" w14:textId="711F62AB" w:rsidR="00BB6FCF" w:rsidRDefault="00BB6FCF" w:rsidP="00BB6FCF">
      <w:r>
        <w:t>Phase 5: Deployment</w:t>
      </w:r>
    </w:p>
    <w:p w14:paraId="54552D12" w14:textId="77777777" w:rsidR="00BB6FCF" w:rsidRDefault="00BB6FCF" w:rsidP="00BB6FCF"/>
    <w:p w14:paraId="62AEDFAF" w14:textId="426F0A5D" w:rsidR="00BB6FCF" w:rsidRDefault="00BB6FCF" w:rsidP="00BB6FCF">
      <w:r>
        <w:t>- Task 5.1: Prepare Deployment Environment (2 days)</w:t>
      </w:r>
    </w:p>
    <w:p w14:paraId="69C815BD" w14:textId="77777777" w:rsidR="00BB6FCF" w:rsidRDefault="00BB6FCF" w:rsidP="00BB6FCF">
      <w:r>
        <w:t xml:space="preserve">  - Set up hosting and ensure proper configuration for deployment.</w:t>
      </w:r>
    </w:p>
    <w:p w14:paraId="3BF6D358" w14:textId="77777777" w:rsidR="00BB6FCF" w:rsidRDefault="00BB6FCF" w:rsidP="00BB6FCF">
      <w:r>
        <w:t xml:space="preserve">  - Dependency: Completion of Phase 4.</w:t>
      </w:r>
    </w:p>
    <w:p w14:paraId="0716AF17" w14:textId="77777777" w:rsidR="00BB6FCF" w:rsidRDefault="00BB6FCF" w:rsidP="00BB6FCF"/>
    <w:p w14:paraId="0C47A9D9" w14:textId="760DF221" w:rsidR="00BB6FCF" w:rsidRDefault="00BB6FCF" w:rsidP="00BB6FCF">
      <w:r>
        <w:t>- Task 5.2: Deploy the Application (1 day)</w:t>
      </w:r>
    </w:p>
    <w:p w14:paraId="344BAEEB" w14:textId="77777777" w:rsidR="00BB6FCF" w:rsidRDefault="00BB6FCF" w:rsidP="00BB6FCF">
      <w:r>
        <w:t xml:space="preserve">  - Deploy the CMCS system and perform final checks.</w:t>
      </w:r>
    </w:p>
    <w:p w14:paraId="568232FA" w14:textId="77777777" w:rsidR="00BB6FCF" w:rsidRDefault="00BB6FCF" w:rsidP="00BB6FCF">
      <w:r>
        <w:t xml:space="preserve">  - Dependency: Completion of Task 5.1.</w:t>
      </w:r>
    </w:p>
    <w:p w14:paraId="5BEA9735" w14:textId="77777777" w:rsidR="00BB6FCF" w:rsidRDefault="00BB6FCF" w:rsidP="00BB6FCF"/>
    <w:p w14:paraId="51B7A5CB" w14:textId="4C962379" w:rsidR="00BB6FCF" w:rsidRDefault="00BB6FCF" w:rsidP="00BB6FCF">
      <w:r>
        <w:t>Total Time: 3 days</w:t>
      </w:r>
    </w:p>
    <w:p w14:paraId="0D6038E9" w14:textId="77777777" w:rsidR="00BB6FCF" w:rsidRDefault="00BB6FCF" w:rsidP="00BB6FCF"/>
    <w:p w14:paraId="3F740628" w14:textId="00795B5E" w:rsidR="00BB6FCF" w:rsidRDefault="00BB6FCF" w:rsidP="00BB6FCF">
      <w:r>
        <w:lastRenderedPageBreak/>
        <w:t>---</w:t>
      </w:r>
      <w:r w:rsidR="00ED7398">
        <w:t>---------------------------------------------------------------------------------------------</w:t>
      </w:r>
    </w:p>
    <w:p w14:paraId="2F9332D1" w14:textId="0C070B9C" w:rsidR="00BB6FCF" w:rsidRDefault="00BB6FCF" w:rsidP="00BB6FCF">
      <w:r>
        <w:t>Phase 6: Documentation and Handover</w:t>
      </w:r>
    </w:p>
    <w:p w14:paraId="3D114D99" w14:textId="77777777" w:rsidR="00BB6FCF" w:rsidRDefault="00BB6FCF" w:rsidP="00BB6FCF"/>
    <w:p w14:paraId="5BDABFF8" w14:textId="16988DBE" w:rsidR="00BB6FCF" w:rsidRDefault="00BB6FCF" w:rsidP="00BB6FCF">
      <w:r>
        <w:t>- Task 6.1: Write User Documentation (3 days)</w:t>
      </w:r>
    </w:p>
    <w:p w14:paraId="720381AE" w14:textId="77777777" w:rsidR="00BB6FCF" w:rsidRDefault="00BB6FCF" w:rsidP="00BB6FCF">
      <w:r>
        <w:t xml:space="preserve">  - Create user guides for lecturers, coordinators, managers, and HR staff.</w:t>
      </w:r>
    </w:p>
    <w:p w14:paraId="0B92E255" w14:textId="77777777" w:rsidR="00BB6FCF" w:rsidRDefault="00BB6FCF" w:rsidP="00BB6FCF">
      <w:r>
        <w:t xml:space="preserve">  - Dependency: Completion of Phase 5.</w:t>
      </w:r>
    </w:p>
    <w:p w14:paraId="1DC45806" w14:textId="163AE22B" w:rsidR="00E611AD" w:rsidRDefault="00E611AD" w:rsidP="00BB6FCF">
      <w:r>
        <w:fldChar w:fldCharType="begin"/>
      </w:r>
      <w:r>
        <w:instrText xml:space="preserve"> ADDIN ZOTERO_ITEM CSL_CITATION {"citationID":"UEh6uLlC","properties":{"formattedCitation":"(\\uc0\\u8220{}What Is a Project Plan? The Ultimate Guide to Project Planning,\\uc0\\u8221{} n.d.)","plainCitation":"(“What Is a Project Plan? The Ultimate Guide to Project Planning,” n.d.)","noteIndex":0},"citationItems":[{"id":199,"uris":["http://zotero.org/users/local/c2rcAh8L/items/SP7BZRI6"],"itemData":{"id":199,"type":"webpage","title":"What Is a Project Plan? The Ultimate Guide to Project Planning","URL":"https://www.projectmanager.com/guides/project-planning","accessed":{"date-parts":[["2024",9,10]]}}}],"schema":"https://github.com/citation-style-language/schema/raw/master/csl-citation.json"} </w:instrText>
      </w:r>
      <w:r>
        <w:fldChar w:fldCharType="separate"/>
      </w:r>
      <w:r w:rsidRPr="00A46B5F">
        <w:rPr>
          <w:rFonts w:cs="Arial"/>
          <w:kern w:val="0"/>
        </w:rPr>
        <w:t>(“What Is a Project Plan? The Ultimate Guide to Project Planning,” n.d.)</w:t>
      </w:r>
      <w:r>
        <w:fldChar w:fldCharType="end"/>
      </w:r>
    </w:p>
    <w:p w14:paraId="5D14AE86" w14:textId="6B8CB869" w:rsidR="00BB6FCF" w:rsidRDefault="00BB6FCF" w:rsidP="00BB6FCF">
      <w:r>
        <w:t>- Task 6.2: Write Technical Documentation (3 days)</w:t>
      </w:r>
    </w:p>
    <w:p w14:paraId="7D784170" w14:textId="77777777" w:rsidR="00BB6FCF" w:rsidRDefault="00BB6FCF" w:rsidP="00BB6FCF">
      <w:r>
        <w:t xml:space="preserve">  - Document the code structure, architecture, and setup instructions.</w:t>
      </w:r>
    </w:p>
    <w:p w14:paraId="09736212" w14:textId="77777777" w:rsidR="00BB6FCF" w:rsidRDefault="00BB6FCF" w:rsidP="00BB6FCF">
      <w:r>
        <w:t xml:space="preserve">  - Dependency: Completion of Task 6.1.</w:t>
      </w:r>
    </w:p>
    <w:p w14:paraId="2A861419" w14:textId="77777777" w:rsidR="00BB6FCF" w:rsidRDefault="00BB6FCF" w:rsidP="00BB6FCF"/>
    <w:p w14:paraId="74BDC876" w14:textId="64041A75" w:rsidR="00BB6FCF" w:rsidRDefault="00BB6FCF" w:rsidP="00BB6FCF">
      <w:r>
        <w:t>- Task 6.3: Handover and Training (2 days)</w:t>
      </w:r>
    </w:p>
    <w:p w14:paraId="2FC05EB7" w14:textId="77777777" w:rsidR="00BB6FCF" w:rsidRDefault="00BB6FCF" w:rsidP="00BB6FCF">
      <w:r>
        <w:t xml:space="preserve">  - Conduct training sessions for key users.</w:t>
      </w:r>
    </w:p>
    <w:p w14:paraId="01FE5219" w14:textId="77777777" w:rsidR="00BB6FCF" w:rsidRDefault="00BB6FCF" w:rsidP="00BB6FCF">
      <w:r>
        <w:t xml:space="preserve">  - Dependency: Completion of Task 6.2.</w:t>
      </w:r>
    </w:p>
    <w:p w14:paraId="14A044BA" w14:textId="77777777" w:rsidR="00BB6FCF" w:rsidRDefault="00BB6FCF" w:rsidP="00BB6FCF"/>
    <w:p w14:paraId="63795D86" w14:textId="07656C73" w:rsidR="00BB6FCF" w:rsidRDefault="00BB6FCF" w:rsidP="00BB6FCF">
      <w:r>
        <w:t>Total Time: 8 days</w:t>
      </w:r>
    </w:p>
    <w:p w14:paraId="4B1AE5A9" w14:textId="77777777" w:rsidR="004C7EE3" w:rsidRDefault="004C7EE3" w:rsidP="00BB6FCF"/>
    <w:p w14:paraId="79A6C6AA" w14:textId="5E23BDD6" w:rsidR="00CD7BED" w:rsidRDefault="00CD7BED" w:rsidP="00BB6FCF">
      <w:r>
        <w:t>------------------------------------------------------------------------------------------------</w:t>
      </w:r>
    </w:p>
    <w:p w14:paraId="626DB484" w14:textId="71860A57" w:rsidR="00BB6FCF" w:rsidRDefault="00BB6FCF" w:rsidP="00BB6FCF">
      <w:r>
        <w:t>3</w:t>
      </w:r>
      <w:r w:rsidR="004C7EE3">
        <w:t>.</w:t>
      </w:r>
      <w:r>
        <w:t xml:space="preserve"> Summary Timeline</w:t>
      </w:r>
    </w:p>
    <w:p w14:paraId="25B31933" w14:textId="77777777" w:rsidR="00BB6FCF" w:rsidRDefault="00BB6FCF" w:rsidP="00BB6FCF"/>
    <w:p w14:paraId="62DA8CEC" w14:textId="375F5B0A" w:rsidR="00BB6FCF" w:rsidRDefault="00BB6FCF" w:rsidP="00BB6FCF">
      <w:r>
        <w:t xml:space="preserve">- Phase 1: Planning and Requirements Gathering:  </w:t>
      </w:r>
      <w:r w:rsidR="00CD7BED">
        <w:t xml:space="preserve">5 </w:t>
      </w:r>
      <w:r>
        <w:t>days</w:t>
      </w:r>
    </w:p>
    <w:p w14:paraId="755D19F0" w14:textId="00955FBD" w:rsidR="00BB6FCF" w:rsidRDefault="00BB6FCF" w:rsidP="00BB6FCF">
      <w:r>
        <w:t xml:space="preserve">- Phase 2: System Design: </w:t>
      </w:r>
      <w:r w:rsidR="00CD7BED">
        <w:t>10</w:t>
      </w:r>
      <w:r>
        <w:t xml:space="preserve"> days</w:t>
      </w:r>
    </w:p>
    <w:p w14:paraId="0FB91516" w14:textId="2FBEBFF3" w:rsidR="00BB6FCF" w:rsidRDefault="00BB6FCF" w:rsidP="00BB6FCF">
      <w:r>
        <w:t>- Phase 3: Development: 19 days</w:t>
      </w:r>
    </w:p>
    <w:p w14:paraId="4A6A9B13" w14:textId="36982B18" w:rsidR="00BB6FCF" w:rsidRDefault="00BB6FCF" w:rsidP="00BB6FCF">
      <w:r>
        <w:t>- Phase 4: Testing: 8 days</w:t>
      </w:r>
    </w:p>
    <w:p w14:paraId="76CBF693" w14:textId="5437E88E" w:rsidR="00BB6FCF" w:rsidRDefault="00BB6FCF" w:rsidP="00BB6FCF">
      <w:r>
        <w:t>- Phase 5: Deployment: 3 days</w:t>
      </w:r>
    </w:p>
    <w:p w14:paraId="0620AB47" w14:textId="77777777" w:rsidR="00E611AD" w:rsidRDefault="00BB6FCF" w:rsidP="00BB6FCF">
      <w:r>
        <w:t>- Phase 6: Documentation and Handover: 8 days</w:t>
      </w:r>
    </w:p>
    <w:p w14:paraId="75B7E5F7" w14:textId="0FFD5E8B" w:rsidR="00BB6FCF" w:rsidRDefault="00BB6FCF" w:rsidP="00BB6FCF">
      <w:r>
        <w:t xml:space="preserve">Total Project Duration: </w:t>
      </w:r>
      <w:r w:rsidR="00F82D8B">
        <w:t>53</w:t>
      </w:r>
      <w:r>
        <w:t xml:space="preserve"> days (approximately </w:t>
      </w:r>
      <w:r w:rsidR="0027261E">
        <w:t>8</w:t>
      </w:r>
      <w:r>
        <w:t xml:space="preserve"> weeks)</w:t>
      </w:r>
    </w:p>
    <w:p w14:paraId="747CB732" w14:textId="77777777" w:rsidR="00E611AD" w:rsidRDefault="00E611AD" w:rsidP="00BB6FCF"/>
    <w:p w14:paraId="2B246CA1" w14:textId="7ADB9FDC" w:rsidR="00BA6CB5" w:rsidRDefault="005F32F2" w:rsidP="00BB6FCF">
      <w:pPr>
        <w:rPr>
          <w:b/>
          <w:bCs/>
          <w:u w:val="single"/>
        </w:rPr>
      </w:pPr>
      <w:r w:rsidRPr="009B33B0">
        <w:rPr>
          <w:b/>
          <w:bCs/>
          <w:u w:val="single"/>
        </w:rPr>
        <w:t>Refe</w:t>
      </w:r>
      <w:r w:rsidR="009B33B0" w:rsidRPr="009B33B0">
        <w:rPr>
          <w:b/>
          <w:bCs/>
          <w:u w:val="single"/>
        </w:rPr>
        <w:t>rence List</w:t>
      </w:r>
    </w:p>
    <w:p w14:paraId="09872B07" w14:textId="77777777" w:rsidR="009B33B0" w:rsidRDefault="009B33B0" w:rsidP="00BB6FCF">
      <w:pPr>
        <w:rPr>
          <w:b/>
          <w:bCs/>
          <w:u w:val="single"/>
        </w:rPr>
      </w:pPr>
    </w:p>
    <w:p w14:paraId="23186931" w14:textId="77777777" w:rsidR="00E611AD" w:rsidRDefault="00E611AD" w:rsidP="00E611AD">
      <w:r>
        <w:fldChar w:fldCharType="begin"/>
      </w:r>
      <w:r>
        <w:instrText xml:space="preserve"> ADDIN ZOTERO_ITEM CSL_CITATION {"citationID":"UEh6uLlC","properties":{"formattedCitation":"(\\uc0\\u8220{}What Is a Project Plan? The Ultimate Guide to Project Planning,\\uc0\\u8221{} n.d.)","plainCitation":"(“What Is a Project Plan? The Ultimate Guide to Project Planning,” n.d.)","noteIndex":0},"citationItems":[{"id":199,"uris":["http://zotero.org/users/local/c2rcAh8L/items/SP7BZRI6"],"itemData":{"id":199,"type":"webpage","title":"What Is a Project Plan? The Ultimate Guide to Project Planning","URL":"https://www.projectmanager.com/guides/project-planning","accessed":{"date-parts":[["2024",9,10]]}}}],"schema":"https://github.com/citation-style-language/schema/raw/master/csl-citation.json"} </w:instrText>
      </w:r>
      <w:r>
        <w:fldChar w:fldCharType="separate"/>
      </w:r>
      <w:r w:rsidRPr="00A46B5F">
        <w:rPr>
          <w:rFonts w:cs="Arial"/>
          <w:kern w:val="0"/>
        </w:rPr>
        <w:t>(“What Is a Project Plan? The Ultimate Guide to Project Planning,” n.d.)</w:t>
      </w:r>
      <w:r>
        <w:fldChar w:fldCharType="end"/>
      </w:r>
    </w:p>
    <w:p w14:paraId="7A88312C" w14:textId="77777777" w:rsidR="00E611AD" w:rsidRPr="00A46B5F" w:rsidRDefault="00E611AD" w:rsidP="00E611AD">
      <w:pPr>
        <w:pStyle w:val="Bibliography"/>
        <w:rPr>
          <w:rFonts w:cs="Arial"/>
        </w:rPr>
      </w:pPr>
      <w:r>
        <w:fldChar w:fldCharType="begin"/>
      </w:r>
      <w:r>
        <w:instrText xml:space="preserve"> ADDIN ZOTERO_BIBL {"uncited":[],"omitted":[],"custom":[]} CSL_BIBLIOGRAPHY </w:instrText>
      </w:r>
      <w:r>
        <w:fldChar w:fldCharType="separate"/>
      </w:r>
      <w:r w:rsidRPr="00A46B5F">
        <w:rPr>
          <w:rFonts w:cs="Arial"/>
        </w:rPr>
        <w:t xml:space="preserve">What Is a Project Plan? The Ultimate Guide to Project Planning [WWW Document], n.d. URL </w:t>
      </w:r>
      <w:r w:rsidRPr="007C45EB">
        <w:rPr>
          <w:rFonts w:cs="Arial"/>
          <w:color w:val="0070C0"/>
          <w:u w:val="single"/>
        </w:rPr>
        <w:t xml:space="preserve">https://www.projectmanager.com/guides/project-planning </w:t>
      </w:r>
      <w:r w:rsidRPr="00A46B5F">
        <w:rPr>
          <w:rFonts w:cs="Arial"/>
        </w:rPr>
        <w:t>(accessed 9.10.24).</w:t>
      </w:r>
    </w:p>
    <w:p w14:paraId="5566293C" w14:textId="55D363E9" w:rsidR="009B33B0" w:rsidRPr="009B33B0" w:rsidRDefault="00E611AD" w:rsidP="00E611AD">
      <w:pPr>
        <w:rPr>
          <w:b/>
          <w:bCs/>
          <w:u w:val="single"/>
        </w:rPr>
      </w:pPr>
      <w:r>
        <w:fldChar w:fldCharType="end"/>
      </w:r>
    </w:p>
    <w:sectPr w:rsidR="009B33B0" w:rsidRPr="009B33B0" w:rsidSect="009414B1">
      <w:pgSz w:w="11906" w:h="16838"/>
      <w:pgMar w:top="1440" w:right="1440" w:bottom="1440" w:left="1440" w:header="708" w:footer="708" w:gutter="0"/>
      <w:pgNumType w:start="0"/>
      <w:cols w:space="708"/>
      <w:titlePg/>
      <w:docGrid w:linePitch="381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Aptos">
    <w:charset w:val="00"/>
    <w:family w:val="swiss"/>
    <w:pitch w:val="variable"/>
    <w:sig w:usb0="20000287" w:usb1="00000003" w:usb2="00000000" w:usb3="00000000" w:csb0="0000019F" w:csb1="00000000"/>
  </w:font>
  <w:font w:name="Aptos Display">
    <w:charset w:val="00"/>
    <w:family w:val="swiss"/>
    <w:pitch w:val="variable"/>
    <w:sig w:usb0="20000287" w:usb1="00000003" w:usb2="00000000" w:usb3="00000000" w:csb0="0000019F" w:csb1="00000000"/>
  </w:font>
</w:font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16du wp14">
  <w:abstractNum w:abstractNumId="0" w15:restartNumberingAfterBreak="0">
    <w:nsid w:val="0EC26044"/>
    <w:multiLevelType w:val="hybridMultilevel"/>
    <w:tmpl w:val="DD128E84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5D4E48D9"/>
    <w:multiLevelType w:val="hybridMultilevel"/>
    <w:tmpl w:val="D6C4AB68"/>
    <w:lvl w:ilvl="0" w:tplc="1C09000F">
      <w:start w:val="1"/>
      <w:numFmt w:val="decimal"/>
      <w:lvlText w:val="%1."/>
      <w:lvlJc w:val="left"/>
      <w:pPr>
        <w:ind w:left="720" w:hanging="360"/>
      </w:p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65C32C62"/>
    <w:multiLevelType w:val="hybridMultilevel"/>
    <w:tmpl w:val="DC206654"/>
    <w:lvl w:ilvl="0" w:tplc="1C09000F">
      <w:start w:val="1"/>
      <w:numFmt w:val="decimal"/>
      <w:lvlText w:val="%1."/>
      <w:lvlJc w:val="left"/>
      <w:pPr>
        <w:ind w:left="720" w:hanging="360"/>
      </w:pPr>
      <w:rPr>
        <w:rFonts w:hint="default"/>
      </w:rPr>
    </w:lvl>
    <w:lvl w:ilvl="1" w:tplc="1C090019" w:tentative="1">
      <w:start w:val="1"/>
      <w:numFmt w:val="lowerLetter"/>
      <w:lvlText w:val="%2."/>
      <w:lvlJc w:val="left"/>
      <w:pPr>
        <w:ind w:left="1440" w:hanging="360"/>
      </w:pPr>
    </w:lvl>
    <w:lvl w:ilvl="2" w:tplc="1C09001B" w:tentative="1">
      <w:start w:val="1"/>
      <w:numFmt w:val="lowerRoman"/>
      <w:lvlText w:val="%3."/>
      <w:lvlJc w:val="right"/>
      <w:pPr>
        <w:ind w:left="2160" w:hanging="180"/>
      </w:pPr>
    </w:lvl>
    <w:lvl w:ilvl="3" w:tplc="1C09000F" w:tentative="1">
      <w:start w:val="1"/>
      <w:numFmt w:val="decimal"/>
      <w:lvlText w:val="%4."/>
      <w:lvlJc w:val="left"/>
      <w:pPr>
        <w:ind w:left="2880" w:hanging="360"/>
      </w:pPr>
    </w:lvl>
    <w:lvl w:ilvl="4" w:tplc="1C090019" w:tentative="1">
      <w:start w:val="1"/>
      <w:numFmt w:val="lowerLetter"/>
      <w:lvlText w:val="%5."/>
      <w:lvlJc w:val="left"/>
      <w:pPr>
        <w:ind w:left="3600" w:hanging="360"/>
      </w:pPr>
    </w:lvl>
    <w:lvl w:ilvl="5" w:tplc="1C09001B" w:tentative="1">
      <w:start w:val="1"/>
      <w:numFmt w:val="lowerRoman"/>
      <w:lvlText w:val="%6."/>
      <w:lvlJc w:val="right"/>
      <w:pPr>
        <w:ind w:left="4320" w:hanging="180"/>
      </w:pPr>
    </w:lvl>
    <w:lvl w:ilvl="6" w:tplc="1C09000F" w:tentative="1">
      <w:start w:val="1"/>
      <w:numFmt w:val="decimal"/>
      <w:lvlText w:val="%7."/>
      <w:lvlJc w:val="left"/>
      <w:pPr>
        <w:ind w:left="5040" w:hanging="360"/>
      </w:pPr>
    </w:lvl>
    <w:lvl w:ilvl="7" w:tplc="1C090019" w:tentative="1">
      <w:start w:val="1"/>
      <w:numFmt w:val="lowerLetter"/>
      <w:lvlText w:val="%8."/>
      <w:lvlJc w:val="left"/>
      <w:pPr>
        <w:ind w:left="5760" w:hanging="360"/>
      </w:pPr>
    </w:lvl>
    <w:lvl w:ilvl="8" w:tplc="1C09001B" w:tentative="1">
      <w:start w:val="1"/>
      <w:numFmt w:val="lowerRoman"/>
      <w:lvlText w:val="%9."/>
      <w:lvlJc w:val="right"/>
      <w:pPr>
        <w:ind w:left="6480" w:hanging="180"/>
      </w:pPr>
    </w:lvl>
  </w:abstractNum>
  <w:num w:numId="1" w16cid:durableId="331565386">
    <w:abstractNumId w:val="1"/>
  </w:num>
  <w:num w:numId="2" w16cid:durableId="1790666945">
    <w:abstractNumId w:val="0"/>
  </w:num>
  <w:num w:numId="3" w16cid:durableId="1909924768">
    <w:abstractNumId w:val="2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 w16du">
  <w:zoom w:percent="120"/>
  <w:proofState w:spelling="clean" w:grammar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032189"/>
    <w:rsid w:val="00032189"/>
    <w:rsid w:val="00191B42"/>
    <w:rsid w:val="001C7E80"/>
    <w:rsid w:val="0027261E"/>
    <w:rsid w:val="0030573E"/>
    <w:rsid w:val="00330B23"/>
    <w:rsid w:val="003E66C8"/>
    <w:rsid w:val="004311C8"/>
    <w:rsid w:val="004C7EE3"/>
    <w:rsid w:val="00540A48"/>
    <w:rsid w:val="0056726F"/>
    <w:rsid w:val="005A24B4"/>
    <w:rsid w:val="005F32F2"/>
    <w:rsid w:val="006C4723"/>
    <w:rsid w:val="006D1012"/>
    <w:rsid w:val="009414B1"/>
    <w:rsid w:val="009B33B0"/>
    <w:rsid w:val="00A138CE"/>
    <w:rsid w:val="00BA6CB5"/>
    <w:rsid w:val="00BB6FCF"/>
    <w:rsid w:val="00CD7BED"/>
    <w:rsid w:val="00D127B4"/>
    <w:rsid w:val="00D744A7"/>
    <w:rsid w:val="00E611AD"/>
    <w:rsid w:val="00ED7398"/>
    <w:rsid w:val="00EF0AAE"/>
    <w:rsid w:val="00F02C96"/>
    <w:rsid w:val="00F279C1"/>
    <w:rsid w:val="00F458C0"/>
    <w:rsid w:val="00F82D8B"/>
    <w:rsid w:val="00FF73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Z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,"/>
  <w:listSeparator w:val=","/>
  <w14:docId w14:val="6D01613F"/>
  <w15:chartTrackingRefBased/>
  <w15:docId w15:val="{B7791A54-612C-41FE-BE2E-D197419C3231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docDefaults>
    <w:rPrDefault>
      <w:rPr>
        <w:rFonts w:ascii="Arial" w:eastAsiaTheme="minorHAnsi" w:hAnsi="Arial" w:cstheme="minorBidi"/>
        <w:kern w:val="2"/>
        <w:sz w:val="28"/>
        <w:szCs w:val="28"/>
        <w:lang w:val="en-ZA" w:eastAsia="en-US" w:bidi="ar-SA"/>
        <w14:ligatures w14:val="standardContextual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E611AD"/>
  </w:style>
  <w:style w:type="paragraph" w:styleId="Heading1">
    <w:name w:val="heading 1"/>
    <w:basedOn w:val="Normal"/>
    <w:next w:val="Normal"/>
    <w:link w:val="Heading1Char"/>
    <w:uiPriority w:val="9"/>
    <w:qFormat/>
    <w:rsid w:val="00032189"/>
    <w:pPr>
      <w:keepNext/>
      <w:keepLines/>
      <w:spacing w:before="360" w:after="80"/>
      <w:outlineLvl w:val="0"/>
    </w:pPr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paragraph" w:styleId="Heading2">
    <w:name w:val="heading 2"/>
    <w:basedOn w:val="Normal"/>
    <w:next w:val="Normal"/>
    <w:link w:val="Heading2Char"/>
    <w:uiPriority w:val="9"/>
    <w:semiHidden/>
    <w:unhideWhenUsed/>
    <w:qFormat/>
    <w:rsid w:val="00032189"/>
    <w:pPr>
      <w:keepNext/>
      <w:keepLines/>
      <w:spacing w:before="160" w:after="80"/>
      <w:outlineLvl w:val="1"/>
    </w:pPr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paragraph" w:styleId="Heading3">
    <w:name w:val="heading 3"/>
    <w:basedOn w:val="Normal"/>
    <w:next w:val="Normal"/>
    <w:link w:val="Heading3Char"/>
    <w:uiPriority w:val="9"/>
    <w:semiHidden/>
    <w:unhideWhenUsed/>
    <w:qFormat/>
    <w:rsid w:val="00032189"/>
    <w:pPr>
      <w:keepNext/>
      <w:keepLines/>
      <w:spacing w:before="160" w:after="80"/>
      <w:outlineLvl w:val="2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4">
    <w:name w:val="heading 4"/>
    <w:basedOn w:val="Normal"/>
    <w:next w:val="Normal"/>
    <w:link w:val="Heading4Char"/>
    <w:uiPriority w:val="9"/>
    <w:semiHidden/>
    <w:unhideWhenUsed/>
    <w:qFormat/>
    <w:rsid w:val="00032189"/>
    <w:pPr>
      <w:keepNext/>
      <w:keepLines/>
      <w:spacing w:before="80" w:after="40"/>
      <w:outlineLvl w:val="3"/>
    </w:pPr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paragraph" w:styleId="Heading5">
    <w:name w:val="heading 5"/>
    <w:basedOn w:val="Normal"/>
    <w:next w:val="Normal"/>
    <w:link w:val="Heading5Char"/>
    <w:uiPriority w:val="9"/>
    <w:semiHidden/>
    <w:unhideWhenUsed/>
    <w:qFormat/>
    <w:rsid w:val="00032189"/>
    <w:pPr>
      <w:keepNext/>
      <w:keepLines/>
      <w:spacing w:before="80" w:after="40"/>
      <w:outlineLvl w:val="4"/>
    </w:pPr>
    <w:rPr>
      <w:rFonts w:asciiTheme="minorHAnsi" w:eastAsiaTheme="majorEastAsia" w:hAnsiTheme="minorHAnsi" w:cstheme="majorBidi"/>
      <w:color w:val="0F4761" w:themeColor="accent1" w:themeShade="BF"/>
    </w:rPr>
  </w:style>
  <w:style w:type="paragraph" w:styleId="Heading6">
    <w:name w:val="heading 6"/>
    <w:basedOn w:val="Normal"/>
    <w:next w:val="Normal"/>
    <w:link w:val="Heading6Char"/>
    <w:uiPriority w:val="9"/>
    <w:semiHidden/>
    <w:unhideWhenUsed/>
    <w:qFormat/>
    <w:rsid w:val="00032189"/>
    <w:pPr>
      <w:keepNext/>
      <w:keepLines/>
      <w:spacing w:before="40" w:after="0"/>
      <w:outlineLvl w:val="5"/>
    </w:pPr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paragraph" w:styleId="Heading7">
    <w:name w:val="heading 7"/>
    <w:basedOn w:val="Normal"/>
    <w:next w:val="Normal"/>
    <w:link w:val="Heading7Char"/>
    <w:uiPriority w:val="9"/>
    <w:semiHidden/>
    <w:unhideWhenUsed/>
    <w:qFormat/>
    <w:rsid w:val="00032189"/>
    <w:pPr>
      <w:keepNext/>
      <w:keepLines/>
      <w:spacing w:before="40" w:after="0"/>
      <w:outlineLvl w:val="6"/>
    </w:pPr>
    <w:rPr>
      <w:rFonts w:asciiTheme="minorHAnsi" w:eastAsiaTheme="majorEastAsia" w:hAnsiTheme="minorHAnsi" w:cstheme="majorBidi"/>
      <w:color w:val="595959" w:themeColor="text1" w:themeTint="A6"/>
    </w:rPr>
  </w:style>
  <w:style w:type="paragraph" w:styleId="Heading8">
    <w:name w:val="heading 8"/>
    <w:basedOn w:val="Normal"/>
    <w:next w:val="Normal"/>
    <w:link w:val="Heading8Char"/>
    <w:uiPriority w:val="9"/>
    <w:semiHidden/>
    <w:unhideWhenUsed/>
    <w:qFormat/>
    <w:rsid w:val="00032189"/>
    <w:pPr>
      <w:keepNext/>
      <w:keepLines/>
      <w:spacing w:after="0"/>
      <w:outlineLvl w:val="7"/>
    </w:pPr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paragraph" w:styleId="Heading9">
    <w:name w:val="heading 9"/>
    <w:basedOn w:val="Normal"/>
    <w:next w:val="Normal"/>
    <w:link w:val="Heading9Char"/>
    <w:uiPriority w:val="9"/>
    <w:semiHidden/>
    <w:unhideWhenUsed/>
    <w:qFormat/>
    <w:rsid w:val="00032189"/>
    <w:pPr>
      <w:keepNext/>
      <w:keepLines/>
      <w:spacing w:after="0"/>
      <w:outlineLvl w:val="8"/>
    </w:pPr>
    <w:rPr>
      <w:rFonts w:asciiTheme="minorHAnsi" w:eastAsiaTheme="majorEastAsia" w:hAnsiTheme="minorHAnsi" w:cstheme="majorBidi"/>
      <w:color w:val="272727" w:themeColor="text1" w:themeTint="D8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character" w:customStyle="1" w:styleId="Heading1Char">
    <w:name w:val="Heading 1 Char"/>
    <w:basedOn w:val="DefaultParagraphFont"/>
    <w:link w:val="Heading1"/>
    <w:uiPriority w:val="9"/>
    <w:rsid w:val="00032189"/>
    <w:rPr>
      <w:rFonts w:asciiTheme="majorHAnsi" w:eastAsiaTheme="majorEastAsia" w:hAnsiTheme="majorHAnsi" w:cstheme="majorBidi"/>
      <w:color w:val="0F4761" w:themeColor="accent1" w:themeShade="BF"/>
      <w:sz w:val="40"/>
      <w:szCs w:val="40"/>
    </w:rPr>
  </w:style>
  <w:style w:type="character" w:customStyle="1" w:styleId="Heading2Char">
    <w:name w:val="Heading 2 Char"/>
    <w:basedOn w:val="DefaultParagraphFont"/>
    <w:link w:val="Heading2"/>
    <w:uiPriority w:val="9"/>
    <w:semiHidden/>
    <w:rsid w:val="00032189"/>
    <w:rPr>
      <w:rFonts w:asciiTheme="majorHAnsi" w:eastAsiaTheme="majorEastAsia" w:hAnsiTheme="majorHAnsi" w:cstheme="majorBidi"/>
      <w:color w:val="0F4761" w:themeColor="accent1" w:themeShade="BF"/>
      <w:sz w:val="32"/>
      <w:szCs w:val="32"/>
    </w:rPr>
  </w:style>
  <w:style w:type="character" w:customStyle="1" w:styleId="Heading3Char">
    <w:name w:val="Heading 3 Char"/>
    <w:basedOn w:val="DefaultParagraphFont"/>
    <w:link w:val="Heading3"/>
    <w:uiPriority w:val="9"/>
    <w:semiHidden/>
    <w:rsid w:val="00032189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Heading4Char">
    <w:name w:val="Heading 4 Char"/>
    <w:basedOn w:val="DefaultParagraphFont"/>
    <w:link w:val="Heading4"/>
    <w:uiPriority w:val="9"/>
    <w:semiHidden/>
    <w:rsid w:val="00032189"/>
    <w:rPr>
      <w:rFonts w:asciiTheme="minorHAnsi" w:eastAsiaTheme="majorEastAsia" w:hAnsiTheme="minorHAnsi" w:cstheme="majorBidi"/>
      <w:i/>
      <w:iCs/>
      <w:color w:val="0F4761" w:themeColor="accent1" w:themeShade="BF"/>
    </w:rPr>
  </w:style>
  <w:style w:type="character" w:customStyle="1" w:styleId="Heading5Char">
    <w:name w:val="Heading 5 Char"/>
    <w:basedOn w:val="DefaultParagraphFont"/>
    <w:link w:val="Heading5"/>
    <w:uiPriority w:val="9"/>
    <w:semiHidden/>
    <w:rsid w:val="00032189"/>
    <w:rPr>
      <w:rFonts w:asciiTheme="minorHAnsi" w:eastAsiaTheme="majorEastAsia" w:hAnsiTheme="minorHAnsi" w:cstheme="majorBidi"/>
      <w:color w:val="0F4761" w:themeColor="accent1" w:themeShade="BF"/>
    </w:rPr>
  </w:style>
  <w:style w:type="character" w:customStyle="1" w:styleId="Heading6Char">
    <w:name w:val="Heading 6 Char"/>
    <w:basedOn w:val="DefaultParagraphFont"/>
    <w:link w:val="Heading6"/>
    <w:uiPriority w:val="9"/>
    <w:semiHidden/>
    <w:rsid w:val="00032189"/>
    <w:rPr>
      <w:rFonts w:asciiTheme="minorHAnsi" w:eastAsiaTheme="majorEastAsia" w:hAnsiTheme="minorHAnsi" w:cstheme="majorBidi"/>
      <w:i/>
      <w:iCs/>
      <w:color w:val="595959" w:themeColor="text1" w:themeTint="A6"/>
    </w:rPr>
  </w:style>
  <w:style w:type="character" w:customStyle="1" w:styleId="Heading7Char">
    <w:name w:val="Heading 7 Char"/>
    <w:basedOn w:val="DefaultParagraphFont"/>
    <w:link w:val="Heading7"/>
    <w:uiPriority w:val="9"/>
    <w:semiHidden/>
    <w:rsid w:val="00032189"/>
    <w:rPr>
      <w:rFonts w:asciiTheme="minorHAnsi" w:eastAsiaTheme="majorEastAsia" w:hAnsiTheme="minorHAnsi" w:cstheme="majorBidi"/>
      <w:color w:val="595959" w:themeColor="text1" w:themeTint="A6"/>
    </w:rPr>
  </w:style>
  <w:style w:type="character" w:customStyle="1" w:styleId="Heading8Char">
    <w:name w:val="Heading 8 Char"/>
    <w:basedOn w:val="DefaultParagraphFont"/>
    <w:link w:val="Heading8"/>
    <w:uiPriority w:val="9"/>
    <w:semiHidden/>
    <w:rsid w:val="00032189"/>
    <w:rPr>
      <w:rFonts w:asciiTheme="minorHAnsi" w:eastAsiaTheme="majorEastAsia" w:hAnsiTheme="minorHAnsi" w:cstheme="majorBidi"/>
      <w:i/>
      <w:iCs/>
      <w:color w:val="272727" w:themeColor="text1" w:themeTint="D8"/>
    </w:rPr>
  </w:style>
  <w:style w:type="character" w:customStyle="1" w:styleId="Heading9Char">
    <w:name w:val="Heading 9 Char"/>
    <w:basedOn w:val="DefaultParagraphFont"/>
    <w:link w:val="Heading9"/>
    <w:uiPriority w:val="9"/>
    <w:semiHidden/>
    <w:rsid w:val="00032189"/>
    <w:rPr>
      <w:rFonts w:asciiTheme="minorHAnsi" w:eastAsiaTheme="majorEastAsia" w:hAnsiTheme="minorHAnsi" w:cstheme="majorBidi"/>
      <w:color w:val="272727" w:themeColor="text1" w:themeTint="D8"/>
    </w:rPr>
  </w:style>
  <w:style w:type="paragraph" w:styleId="Title">
    <w:name w:val="Title"/>
    <w:basedOn w:val="Normal"/>
    <w:next w:val="Normal"/>
    <w:link w:val="TitleChar"/>
    <w:uiPriority w:val="10"/>
    <w:qFormat/>
    <w:rsid w:val="00032189"/>
    <w:pPr>
      <w:spacing w:after="80" w:line="240" w:lineRule="auto"/>
      <w:contextualSpacing/>
    </w:pPr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character" w:customStyle="1" w:styleId="TitleChar">
    <w:name w:val="Title Char"/>
    <w:basedOn w:val="DefaultParagraphFont"/>
    <w:link w:val="Title"/>
    <w:uiPriority w:val="10"/>
    <w:rsid w:val="00032189"/>
    <w:rPr>
      <w:rFonts w:asciiTheme="majorHAnsi" w:eastAsiaTheme="majorEastAsia" w:hAnsiTheme="majorHAnsi" w:cstheme="majorBidi"/>
      <w:spacing w:val="-10"/>
      <w:kern w:val="28"/>
      <w:sz w:val="56"/>
      <w:szCs w:val="56"/>
    </w:rPr>
  </w:style>
  <w:style w:type="paragraph" w:styleId="Subtitle">
    <w:name w:val="Subtitle"/>
    <w:basedOn w:val="Normal"/>
    <w:next w:val="Normal"/>
    <w:link w:val="SubtitleChar"/>
    <w:uiPriority w:val="11"/>
    <w:qFormat/>
    <w:rsid w:val="00032189"/>
    <w:pPr>
      <w:numPr>
        <w:ilvl w:val="1"/>
      </w:numPr>
    </w:pPr>
    <w:rPr>
      <w:rFonts w:asciiTheme="minorHAnsi" w:eastAsiaTheme="majorEastAsia" w:hAnsiTheme="minorHAnsi" w:cstheme="majorBidi"/>
      <w:color w:val="595959" w:themeColor="text1" w:themeTint="A6"/>
      <w:spacing w:val="15"/>
    </w:rPr>
  </w:style>
  <w:style w:type="character" w:customStyle="1" w:styleId="SubtitleChar">
    <w:name w:val="Subtitle Char"/>
    <w:basedOn w:val="DefaultParagraphFont"/>
    <w:link w:val="Subtitle"/>
    <w:uiPriority w:val="11"/>
    <w:rsid w:val="00032189"/>
    <w:rPr>
      <w:rFonts w:asciiTheme="minorHAnsi" w:eastAsiaTheme="majorEastAsia" w:hAnsiTheme="minorHAnsi" w:cstheme="majorBidi"/>
      <w:color w:val="595959" w:themeColor="text1" w:themeTint="A6"/>
      <w:spacing w:val="15"/>
    </w:rPr>
  </w:style>
  <w:style w:type="paragraph" w:styleId="Quote">
    <w:name w:val="Quote"/>
    <w:basedOn w:val="Normal"/>
    <w:next w:val="Normal"/>
    <w:link w:val="QuoteChar"/>
    <w:uiPriority w:val="29"/>
    <w:qFormat/>
    <w:rsid w:val="00032189"/>
    <w:pPr>
      <w:spacing w:before="160"/>
      <w:jc w:val="center"/>
    </w:pPr>
    <w:rPr>
      <w:i/>
      <w:iCs/>
      <w:color w:val="404040" w:themeColor="text1" w:themeTint="BF"/>
    </w:rPr>
  </w:style>
  <w:style w:type="character" w:customStyle="1" w:styleId="QuoteChar">
    <w:name w:val="Quote Char"/>
    <w:basedOn w:val="DefaultParagraphFont"/>
    <w:link w:val="Quote"/>
    <w:uiPriority w:val="29"/>
    <w:rsid w:val="00032189"/>
    <w:rPr>
      <w:i/>
      <w:iCs/>
      <w:color w:val="404040" w:themeColor="text1" w:themeTint="BF"/>
    </w:rPr>
  </w:style>
  <w:style w:type="paragraph" w:styleId="ListParagraph">
    <w:name w:val="List Paragraph"/>
    <w:basedOn w:val="Normal"/>
    <w:uiPriority w:val="34"/>
    <w:qFormat/>
    <w:rsid w:val="00032189"/>
    <w:pPr>
      <w:ind w:left="720"/>
      <w:contextualSpacing/>
    </w:pPr>
  </w:style>
  <w:style w:type="character" w:styleId="IntenseEmphasis">
    <w:name w:val="Intense Emphasis"/>
    <w:basedOn w:val="DefaultParagraphFont"/>
    <w:uiPriority w:val="21"/>
    <w:qFormat/>
    <w:rsid w:val="00032189"/>
    <w:rPr>
      <w:i/>
      <w:iCs/>
      <w:color w:val="0F4761" w:themeColor="accent1" w:themeShade="BF"/>
    </w:rPr>
  </w:style>
  <w:style w:type="paragraph" w:styleId="IntenseQuote">
    <w:name w:val="Intense Quote"/>
    <w:basedOn w:val="Normal"/>
    <w:next w:val="Normal"/>
    <w:link w:val="IntenseQuoteChar"/>
    <w:uiPriority w:val="30"/>
    <w:qFormat/>
    <w:rsid w:val="00032189"/>
    <w:pPr>
      <w:pBdr>
        <w:top w:val="single" w:sz="4" w:space="10" w:color="0F4761" w:themeColor="accent1" w:themeShade="BF"/>
        <w:bottom w:val="single" w:sz="4" w:space="10" w:color="0F4761" w:themeColor="accent1" w:themeShade="BF"/>
      </w:pBdr>
      <w:spacing w:before="360" w:after="360"/>
      <w:ind w:left="864" w:right="864"/>
      <w:jc w:val="center"/>
    </w:pPr>
    <w:rPr>
      <w:i/>
      <w:iCs/>
      <w:color w:val="0F4761" w:themeColor="accent1" w:themeShade="BF"/>
    </w:rPr>
  </w:style>
  <w:style w:type="character" w:customStyle="1" w:styleId="IntenseQuoteChar">
    <w:name w:val="Intense Quote Char"/>
    <w:basedOn w:val="DefaultParagraphFont"/>
    <w:link w:val="IntenseQuote"/>
    <w:uiPriority w:val="30"/>
    <w:rsid w:val="00032189"/>
    <w:rPr>
      <w:i/>
      <w:iCs/>
      <w:color w:val="0F4761" w:themeColor="accent1" w:themeShade="BF"/>
    </w:rPr>
  </w:style>
  <w:style w:type="character" w:styleId="IntenseReference">
    <w:name w:val="Intense Reference"/>
    <w:basedOn w:val="DefaultParagraphFont"/>
    <w:uiPriority w:val="32"/>
    <w:qFormat/>
    <w:rsid w:val="00032189"/>
    <w:rPr>
      <w:b/>
      <w:bCs/>
      <w:smallCaps/>
      <w:color w:val="0F4761" w:themeColor="accent1" w:themeShade="BF"/>
      <w:spacing w:val="5"/>
    </w:rPr>
  </w:style>
  <w:style w:type="paragraph" w:styleId="NoSpacing">
    <w:name w:val="No Spacing"/>
    <w:link w:val="NoSpacingChar"/>
    <w:uiPriority w:val="1"/>
    <w:qFormat/>
    <w:rsid w:val="009414B1"/>
    <w:pPr>
      <w:spacing w:after="0" w:line="240" w:lineRule="auto"/>
    </w:pPr>
    <w:rPr>
      <w:rFonts w:asciiTheme="minorHAnsi" w:eastAsiaTheme="minorEastAsia" w:hAnsiTheme="minorHAnsi"/>
      <w:kern w:val="0"/>
      <w:sz w:val="22"/>
      <w:szCs w:val="22"/>
      <w:lang w:val="en-US"/>
      <w14:ligatures w14:val="none"/>
    </w:rPr>
  </w:style>
  <w:style w:type="character" w:customStyle="1" w:styleId="NoSpacingChar">
    <w:name w:val="No Spacing Char"/>
    <w:basedOn w:val="DefaultParagraphFont"/>
    <w:link w:val="NoSpacing"/>
    <w:uiPriority w:val="1"/>
    <w:rsid w:val="009414B1"/>
    <w:rPr>
      <w:rFonts w:asciiTheme="minorHAnsi" w:eastAsiaTheme="minorEastAsia" w:hAnsiTheme="minorHAnsi"/>
      <w:kern w:val="0"/>
      <w:sz w:val="22"/>
      <w:szCs w:val="22"/>
      <w:lang w:val="en-US"/>
      <w14:ligatures w14:val="none"/>
    </w:rPr>
  </w:style>
  <w:style w:type="paragraph" w:styleId="Bibliography">
    <w:name w:val="Bibliography"/>
    <w:basedOn w:val="Normal"/>
    <w:next w:val="Normal"/>
    <w:uiPriority w:val="37"/>
    <w:semiHidden/>
    <w:unhideWhenUsed/>
    <w:rsid w:val="00E611AD"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du="http://schemas.microsoft.com/office/word/2023/wordml/word16du" xmlns:w16sdtdh="http://schemas.microsoft.com/office/word/2020/wordml/sdtdatahash" xmlns:w16se="http://schemas.microsoft.com/office/word/2015/wordml/symex" mc:Ignorable="w14 w15 w16se w16cid w16 w16cex w16sdtdh w16du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webSettings" Target="webSettings.xml"/><Relationship Id="rId3" Type="http://schemas.openxmlformats.org/officeDocument/2006/relationships/customXml" Target="../customXml/item3.xml"/><Relationship Id="rId7" Type="http://schemas.openxmlformats.org/officeDocument/2006/relationships/settings" Target="settings.xml"/><Relationship Id="rId2" Type="http://schemas.openxmlformats.org/officeDocument/2006/relationships/customXml" Target="../customXml/item2.xml"/><Relationship Id="rId1" Type="http://schemas.openxmlformats.org/officeDocument/2006/relationships/customXml" Target="../customXml/item1.xml"/><Relationship Id="rId6" Type="http://schemas.openxmlformats.org/officeDocument/2006/relationships/styles" Target="styles.xml"/><Relationship Id="rId5" Type="http://schemas.openxmlformats.org/officeDocument/2006/relationships/numbering" Target="numbering.xml"/><Relationship Id="rId10" Type="http://schemas.openxmlformats.org/officeDocument/2006/relationships/theme" Target="theme/theme1.xml"/><Relationship Id="rId4" Type="http://schemas.openxmlformats.org/officeDocument/2006/relationships/customXml" Target="../customXml/item4.xml"/><Relationship Id="rId9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0E2841"/>
      </a:dk2>
      <a:lt2>
        <a:srgbClr val="E8E8E8"/>
      </a:lt2>
      <a:accent1>
        <a:srgbClr val="156082"/>
      </a:accent1>
      <a:accent2>
        <a:srgbClr val="E97132"/>
      </a:accent2>
      <a:accent3>
        <a:srgbClr val="196B24"/>
      </a:accent3>
      <a:accent4>
        <a:srgbClr val="0F9ED5"/>
      </a:accent4>
      <a:accent5>
        <a:srgbClr val="A02B93"/>
      </a:accent5>
      <a:accent6>
        <a:srgbClr val="4EA72E"/>
      </a:accent6>
      <a:hlink>
        <a:srgbClr val="467886"/>
      </a:hlink>
      <a:folHlink>
        <a:srgbClr val="96607D"/>
      </a:folHlink>
    </a:clrScheme>
    <a:fontScheme name="Office">
      <a:majorFont>
        <a:latin typeface="Aptos Display" panose="0211000402020202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Aptos" panose="02110004020202020204"/>
        <a:ea typeface=""/>
        <a:cs typeface=""/>
        <a:font script="Jpan" typeface="游ゴシック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_rels/item3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3.xml"/></Relationships>
</file>

<file path=customXml/_rels/item4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4.xml"/></Relationships>
</file>

<file path=customXml/item1.xml><?xml version="1.0" encoding="utf-8"?>
<CoverPageProperties xmlns="http://schemas.microsoft.com/office/2006/coverPageProps">
  <PublishDate/>
  <Abstract/>
  <CompanyAddress>Part 1 Project Plan</CompanyAddress>
  <CompanyPhone/>
  <CompanyFax/>
  <CompanyEmail/>
</CoverPageProperties>
</file>

<file path=customXml/item2.xml><?xml version="1.0" encoding="utf-8"?>
<p:properties xmlns:p="http://schemas.microsoft.com/office/2006/metadata/properties" xmlns:xsi="http://www.w3.org/2001/XMLSchema-instance" xmlns:pc="http://schemas.microsoft.com/office/infopath/2007/PartnerControls">
  <documentManagement>
    <_activity xmlns="5c733497-1cec-449e-b653-59bc42b92497" xsi:nil="true"/>
  </documentManagement>
</p:properties>
</file>

<file path=customXml/item3.xml><?xml version="1.0" encoding="utf-8"?>
<?mso-contentType ?>
<FormTemplates xmlns="http://schemas.microsoft.com/sharepoint/v3/contenttype/forms">
  <Display>DocumentLibraryForm</Display>
  <Edit>DocumentLibraryForm</Edit>
  <New>DocumentLibraryForm</New>
</FormTemplates>
</file>

<file path=customXml/item4.xml><?xml version="1.0" encoding="utf-8"?>
<ct:contentTypeSchema xmlns:ct="http://schemas.microsoft.com/office/2006/metadata/contentType" xmlns:ma="http://schemas.microsoft.com/office/2006/metadata/properties/metaAttributes" ct:_="" ma:_="" ma:contentTypeName="Document" ma:contentTypeID="0x010100AA15E6742394CC48A05FDE9C0E30F877" ma:contentTypeVersion="8" ma:contentTypeDescription="Create a new document." ma:contentTypeScope="" ma:versionID="8300c1761418bf841baa911c73f6a821">
  <xsd:schema xmlns:xsd="http://www.w3.org/2001/XMLSchema" xmlns:xs="http://www.w3.org/2001/XMLSchema" xmlns:p="http://schemas.microsoft.com/office/2006/metadata/properties" xmlns:ns3="5c733497-1cec-449e-b653-59bc42b92497" targetNamespace="http://schemas.microsoft.com/office/2006/metadata/properties" ma:root="true" ma:fieldsID="281b710c24bc50f5be27d45fa1f25b58" ns3:_="">
    <xsd:import namespace="5c733497-1cec-449e-b653-59bc42b92497"/>
    <xsd:element name="properties">
      <xsd:complexType>
        <xsd:sequence>
          <xsd:element name="documentManagement">
            <xsd:complexType>
              <xsd:all>
                <xsd:element ref="ns3:MediaServiceMetadata" minOccurs="0"/>
                <xsd:element ref="ns3:MediaServiceFastMetadata" minOccurs="0"/>
                <xsd:element ref="ns3:MediaServiceAutoKeyPoints" minOccurs="0"/>
                <xsd:element ref="ns3:MediaServiceKeyPoints" minOccurs="0"/>
                <xsd:element ref="ns3:_activity" minOccurs="0"/>
                <xsd:element ref="ns3:MediaServiceSearchProperties" minOccurs="0"/>
                <xsd:element ref="ns3:MediaServiceObjectDetectorVersions" minOccurs="0"/>
                <xsd:element ref="ns3:MediaServiceDateTaken" minOccurs="0"/>
              </xsd:all>
            </xsd:complexType>
          </xsd:element>
        </xsd:sequence>
      </xsd:complexType>
    </xsd:element>
  </xsd:schema>
  <xsd:schema xmlns:xsd="http://www.w3.org/2001/XMLSchema" xmlns:xs="http://www.w3.org/2001/XMLSchema" xmlns:dms="http://schemas.microsoft.com/office/2006/documentManagement/types" xmlns:pc="http://schemas.microsoft.com/office/infopath/2007/PartnerControls" targetNamespace="5c733497-1cec-449e-b653-59bc42b92497" elementFormDefault="qualified">
    <xsd:import namespace="http://schemas.microsoft.com/office/2006/documentManagement/types"/>
    <xsd:import namespace="http://schemas.microsoft.com/office/infopath/2007/PartnerControls"/>
    <xsd:element name="MediaServiceMetadata" ma:index="8" nillable="true" ma:displayName="MediaServiceMetadata" ma:hidden="true" ma:internalName="MediaServiceMetadata" ma:readOnly="true">
      <xsd:simpleType>
        <xsd:restriction base="dms:Note"/>
      </xsd:simpleType>
    </xsd:element>
    <xsd:element name="MediaServiceFastMetadata" ma:index="9" nillable="true" ma:displayName="MediaServiceFastMetadata" ma:hidden="true" ma:internalName="MediaServiceFastMetadata" ma:readOnly="true">
      <xsd:simpleType>
        <xsd:restriction base="dms:Note"/>
      </xsd:simpleType>
    </xsd:element>
    <xsd:element name="MediaServiceAutoKeyPoints" ma:index="10" nillable="true" ma:displayName="MediaServiceAutoKeyPoints" ma:hidden="true" ma:internalName="MediaServiceAutoKeyPoints" ma:readOnly="true">
      <xsd:simpleType>
        <xsd:restriction base="dms:Note"/>
      </xsd:simpleType>
    </xsd:element>
    <xsd:element name="MediaServiceKeyPoints" ma:index="11" nillable="true" ma:displayName="KeyPoints" ma:internalName="MediaServiceKeyPoints" ma:readOnly="true">
      <xsd:simpleType>
        <xsd:restriction base="dms:Note">
          <xsd:maxLength value="255"/>
        </xsd:restriction>
      </xsd:simpleType>
    </xsd:element>
    <xsd:element name="_activity" ma:index="12" nillable="true" ma:displayName="_activity" ma:hidden="true" ma:internalName="_activity">
      <xsd:simpleType>
        <xsd:restriction base="dms:Note"/>
      </xsd:simpleType>
    </xsd:element>
    <xsd:element name="MediaServiceSearchProperties" ma:index="13" nillable="true" ma:displayName="MediaServiceSearchProperties" ma:hidden="true" ma:internalName="MediaServiceSearchProperties" ma:readOnly="true">
      <xsd:simpleType>
        <xsd:restriction base="dms:Note"/>
      </xsd:simpleType>
    </xsd:element>
    <xsd:element name="MediaServiceObjectDetectorVersions" ma:index="14" nillable="true" ma:displayName="MediaServiceObjectDetectorVersions" ma:hidden="true" ma:indexed="true" ma:internalName="MediaServiceObjectDetectorVersions" ma:readOnly="true">
      <xsd:simpleType>
        <xsd:restriction base="dms:Text"/>
      </xsd:simpleType>
    </xsd:element>
    <xsd:element name="MediaServiceDateTaken" ma:index="15" nillable="true" ma:displayName="MediaServiceDateTaken" ma:hidden="true" ma:indexed="true" ma:internalName="MediaServiceDateTaken" ma:readOnly="true">
      <xsd:simpleType>
        <xsd:restriction base="dms:Text"/>
      </xsd:simpleType>
    </xsd:element>
  </xsd:schema>
  <xsd:schema xmlns="http://schemas.openxmlformats.org/package/2006/metadata/core-properties" xmlns:xsd="http://www.w3.org/2001/XMLSchema" xmlns:xsi="http://www.w3.org/2001/XMLSchema-instance" xmlns:dc="http://purl.org/dc/elements/1.1/" xmlns:dcterms="http://purl.org/dc/terms/" xmlns:odoc="http://schemas.microsoft.com/internal/obd" targetNamespace="http://schemas.openxmlformats.org/package/2006/metadata/core-properties" elementFormDefault="qualified" attributeFormDefault="unqualified" blockDefault="#all">
    <xsd:import namespace="http://purl.org/dc/elements/1.1/" schemaLocation="http://dublincore.org/schemas/xmls/qdc/2003/04/02/dc.xsd"/>
    <xsd:import namespace="http://purl.org/dc/terms/" schemaLocation="http://dublincore.org/schemas/xmls/qdc/2003/04/02/dcterms.xsd"/>
    <xsd:element name="coreProperties" type="CT_coreProperties"/>
    <xsd:complexType name="CT_coreProperties">
      <xsd:all>
        <xsd:element ref="dc:creator" minOccurs="0" maxOccurs="1"/>
        <xsd:element ref="dcterms:created" minOccurs="0" maxOccurs="1"/>
        <xsd:element ref="dc:identifier" minOccurs="0" maxOccurs="1"/>
        <xsd:element name="contentType" minOccurs="0" maxOccurs="1" type="xsd:string" ma:index="0" ma:displayName="Content Type"/>
        <xsd:element ref="dc:title" minOccurs="0" maxOccurs="1" ma:index="4" ma:displayName="Title"/>
        <xsd:element ref="dc:subject" minOccurs="0" maxOccurs="1"/>
        <xsd:element ref="dc:description" minOccurs="0" maxOccurs="1"/>
        <xsd:element name="keywords" minOccurs="0" maxOccurs="1" type="xsd:string"/>
        <xsd:element ref="dc:language" minOccurs="0" maxOccurs="1"/>
        <xsd:element name="category" minOccurs="0" maxOccurs="1" type="xsd:string"/>
        <xsd:element name="version" minOccurs="0" maxOccurs="1" type="xsd:string"/>
        <xsd:element name="revision" minOccurs="0" maxOccurs="1" type="xsd:string">
          <xsd:annotation>
            <xsd:documentation>
                        This value indicates the number of saves or revisions. The application is responsible for updating this value after each revision.
                    </xsd:documentation>
          </xsd:annotation>
        </xsd:element>
        <xsd:element name="lastModifiedBy" minOccurs="0" maxOccurs="1" type="xsd:string"/>
        <xsd:element ref="dcterms:modified" minOccurs="0" maxOccurs="1"/>
        <xsd:element name="contentStatus" minOccurs="0" maxOccurs="1" type="xsd:string"/>
      </xsd:all>
    </xsd:complexType>
  </xsd:schema>
  <xs:schema xmlns:pc="http://schemas.microsoft.com/office/infopath/2007/PartnerControls" xmlns:xs="http://www.w3.org/2001/XMLSchema" targetNamespace="http://schemas.microsoft.com/office/infopath/2007/PartnerControls" elementFormDefault="qualified" attributeFormDefault="unqualified">
    <xs:element name="Person">
      <xs:complexType>
        <xs:sequence>
          <xs:element ref="pc:DisplayName" minOccurs="0"/>
          <xs:element ref="pc:AccountId" minOccurs="0"/>
          <xs:element ref="pc:AccountType" minOccurs="0"/>
        </xs:sequence>
      </xs:complexType>
    </xs:element>
    <xs:element name="DisplayName" type="xs:string"/>
    <xs:element name="AccountId" type="xs:string"/>
    <xs:element name="AccountType" type="xs:string"/>
    <xs:element name="BDCAssociatedEntity">
      <xs:complexType>
        <xs:sequence>
          <xs:element ref="pc:BDCEntity" minOccurs="0" maxOccurs="unbounded"/>
        </xs:sequence>
        <xs:attribute ref="pc:EntityNamespace"/>
        <xs:attribute ref="pc:EntityName"/>
        <xs:attribute ref="pc:SystemInstanceName"/>
        <xs:attribute ref="pc:AssociationName"/>
      </xs:complexType>
    </xs:element>
    <xs:attribute name="EntityNamespace" type="xs:string"/>
    <xs:attribute name="EntityName" type="xs:string"/>
    <xs:attribute name="SystemInstanceName" type="xs:string"/>
    <xs:attribute name="AssociationName" type="xs:string"/>
    <xs:element name="BDCEntity">
      <xs:complexType>
        <xs:sequence>
          <xs:element ref="pc:EntityDisplayName" minOccurs="0"/>
          <xs:element ref="pc:EntityInstanceReference" minOccurs="0"/>
          <xs:element ref="pc:EntityId1" minOccurs="0"/>
          <xs:element ref="pc:EntityId2" minOccurs="0"/>
          <xs:element ref="pc:EntityId3" minOccurs="0"/>
          <xs:element ref="pc:EntityId4" minOccurs="0"/>
          <xs:element ref="pc:EntityId5" minOccurs="0"/>
        </xs:sequence>
      </xs:complexType>
    </xs:element>
    <xs:element name="EntityDisplayName" type="xs:string"/>
    <xs:element name="EntityInstanceReference" type="xs:string"/>
    <xs:element name="EntityId1" type="xs:string"/>
    <xs:element name="EntityId2" type="xs:string"/>
    <xs:element name="EntityId3" type="xs:string"/>
    <xs:element name="EntityId4" type="xs:string"/>
    <xs:element name="EntityId5" type="xs:string"/>
    <xs:element name="Terms">
      <xs:complexType>
        <xs:sequence>
          <xs:element ref="pc:TermInfo" minOccurs="0" maxOccurs="unbounded"/>
        </xs:sequence>
      </xs:complexType>
    </xs:element>
    <xs:element name="TermInfo">
      <xs:complexType>
        <xs:sequence>
          <xs:element ref="pc:TermName" minOccurs="0"/>
          <xs:element ref="pc:TermId" minOccurs="0"/>
        </xs:sequence>
      </xs:complexType>
    </xs:element>
    <xs:element name="TermName" type="xs:string"/>
    <xs:element name="TermId" type="xs:string"/>
  </xs:schema>
</ct:contentTypeSchema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customXml/itemProps2.xml><?xml version="1.0" encoding="utf-8"?>
<ds:datastoreItem xmlns:ds="http://schemas.openxmlformats.org/officeDocument/2006/customXml" ds:itemID="{534BC3BB-FA07-493B-841E-A16727DF3B34}">
  <ds:schemaRefs>
    <ds:schemaRef ds:uri="http://purl.org/dc/dcmitype/"/>
    <ds:schemaRef ds:uri="http://purl.org/dc/elements/1.1/"/>
    <ds:schemaRef ds:uri="http://www.w3.org/XML/1998/namespace"/>
    <ds:schemaRef ds:uri="http://schemas.microsoft.com/office/2006/documentManagement/types"/>
    <ds:schemaRef ds:uri="http://schemas.microsoft.com/office/2006/metadata/properties"/>
    <ds:schemaRef ds:uri="http://purl.org/dc/terms/"/>
    <ds:schemaRef ds:uri="http://schemas.microsoft.com/office/infopath/2007/PartnerControls"/>
    <ds:schemaRef ds:uri="http://schemas.openxmlformats.org/package/2006/metadata/core-properties"/>
    <ds:schemaRef ds:uri="5c733497-1cec-449e-b653-59bc42b92497"/>
  </ds:schemaRefs>
</ds:datastoreItem>
</file>

<file path=customXml/itemProps3.xml><?xml version="1.0" encoding="utf-8"?>
<ds:datastoreItem xmlns:ds="http://schemas.openxmlformats.org/officeDocument/2006/customXml" ds:itemID="{C472998B-4C81-469B-97DC-EDC187F17959}">
  <ds:schemaRefs>
    <ds:schemaRef ds:uri="http://schemas.microsoft.com/sharepoint/v3/contenttype/forms"/>
  </ds:schemaRefs>
</ds:datastoreItem>
</file>

<file path=customXml/itemProps4.xml><?xml version="1.0" encoding="utf-8"?>
<ds:datastoreItem xmlns:ds="http://schemas.openxmlformats.org/officeDocument/2006/customXml" ds:itemID="{79780E67-E9B3-4E2D-92A0-49D30A2B31C2}">
  <ds:schemaRefs>
    <ds:schemaRef ds:uri="http://schemas.microsoft.com/office/2006/metadata/contentType"/>
    <ds:schemaRef ds:uri="http://schemas.microsoft.com/office/2006/metadata/properties/metaAttributes"/>
    <ds:schemaRef ds:uri="http://www.w3.org/2001/XMLSchema"/>
    <ds:schemaRef ds:uri="http://schemas.microsoft.com/office/2006/metadata/properties"/>
    <ds:schemaRef ds:uri="5c733497-1cec-449e-b653-59bc42b92497"/>
    <ds:schemaRef ds:uri="http://schemas.microsoft.com/office/2006/documentManagement/types"/>
    <ds:schemaRef ds:uri="http://schemas.microsoft.com/office/infopath/2007/PartnerControls"/>
    <ds:schemaRef ds:uri="http://schemas.openxmlformats.org/package/2006/metadata/core-properties"/>
    <ds:schemaRef ds:uri="http://purl.org/dc/elements/1.1/"/>
    <ds:schemaRef ds:uri="http://purl.org/dc/terms/"/>
    <ds:schemaRef ds:uri="http://schemas.microsoft.com/internal/obd"/>
  </ds:schemaRefs>
</ds:datastoreItem>
</file>

<file path=docMetadata/LabelInfo.xml><?xml version="1.0" encoding="utf-8"?>
<clbl:labelList xmlns:clbl="http://schemas.microsoft.com/office/2020/mipLabelMetadata">
  <clbl:label id="{e10c8f44-f469-448f-bc0d-d781288ff01b}" enabled="0" method="" siteId="{e10c8f44-f469-448f-bc0d-d781288ff01b}" removed="1"/>
</clbl:labelList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1</TotalTime>
  <Pages>7</Pages>
  <Words>1158</Words>
  <Characters>6603</Characters>
  <Application>Microsoft Office Word</Application>
  <DocSecurity>0</DocSecurity>
  <Lines>55</Lines>
  <Paragraphs>15</Paragraphs>
  <ScaleCrop>false</ScaleCrop>
  <Company>st10028058</Company>
  <LinksUpToDate>false</LinksUpToDate>
  <CharactersWithSpaces>774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Sashiel MOONSAMY</dc:title>
  <dc:subject/>
  <dc:creator>Sashiel Moonsamy</dc:creator>
  <cp:keywords/>
  <dc:description/>
  <cp:lastModifiedBy>Sashiel Moonsamy</cp:lastModifiedBy>
  <cp:revision>2</cp:revision>
  <dcterms:created xsi:type="dcterms:W3CDTF">2024-09-10T17:22:00Z</dcterms:created>
  <dcterms:modified xsi:type="dcterms:W3CDTF">2024-09-10T17:22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ContentTypeId">
    <vt:lpwstr>0x010100AA15E6742394CC48A05FDE9C0E30F877</vt:lpwstr>
  </property>
</Properties>
</file>